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2CD52C" w14:textId="77777777" w:rsidR="0075217A" w:rsidRDefault="0075217A">
      <w:pPr>
        <w:pStyle w:val="Heading1"/>
      </w:pPr>
      <w:r>
        <w:t>Coordination geometries and benchmark data</w:t>
      </w:r>
      <w:r>
        <w:fldChar w:fldCharType="begin">
          <w:fldData xml:space="preserve">PEVuZE5vdGU+PENpdGU+PEF1dGhvcj5WYWxhc2F0YXZhPC9BdXRob3I+PFllYXI+MjAxNDwvWWVh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WYWxhc2F0YXZhPC9BdXRob3I+PFllYXI+MjAxNDwvWWVh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4]</w:t>
      </w:r>
      <w:r>
        <w:fldChar w:fldCharType="end"/>
      </w:r>
    </w:p>
    <w:p w14:paraId="52FAA318" w14:textId="77777777" w:rsidR="003142B2" w:rsidRPr="003142B2" w:rsidRDefault="003142B2" w:rsidP="003142B2"/>
    <w:tbl>
      <w:tblPr>
        <w:tblStyle w:val="PlainTable5"/>
        <w:tblW w:w="0" w:type="auto"/>
        <w:tblBorders>
          <w:insideH w:val="single" w:sz="4" w:space="0" w:color="auto"/>
        </w:tblBorders>
        <w:tblLayout w:type="fixed"/>
        <w:tblCellMar>
          <w:top w:w="57" w:type="dxa"/>
          <w:bottom w:w="57" w:type="dxa"/>
        </w:tblCellMar>
        <w:tblLook w:val="0620" w:firstRow="1" w:lastRow="0" w:firstColumn="0" w:lastColumn="0" w:noHBand="1" w:noVBand="1"/>
      </w:tblPr>
      <w:tblGrid>
        <w:gridCol w:w="649"/>
        <w:gridCol w:w="1597"/>
        <w:gridCol w:w="920"/>
        <w:gridCol w:w="1794"/>
        <w:gridCol w:w="1986"/>
        <w:gridCol w:w="2126"/>
        <w:gridCol w:w="1418"/>
        <w:gridCol w:w="3468"/>
      </w:tblGrid>
      <w:tr w:rsidR="00F94BF9" w:rsidRPr="00784D4B" w14:paraId="2718568B" w14:textId="77777777" w:rsidTr="0060314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649" w:type="dxa"/>
            <w:vAlign w:val="center"/>
          </w:tcPr>
          <w:p w14:paraId="744FACB4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>
              <w:rPr>
                <w:b/>
                <w:bCs/>
                <w:i w:val="0"/>
                <w:iCs w:val="0"/>
              </w:rPr>
              <w:t>C.N.</w:t>
            </w:r>
          </w:p>
        </w:tc>
        <w:tc>
          <w:tcPr>
            <w:tcW w:w="1597" w:type="dxa"/>
            <w:vAlign w:val="center"/>
          </w:tcPr>
          <w:p w14:paraId="2FA16D94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 xml:space="preserve">Polyhedral symbol </w:t>
            </w:r>
            <w:r w:rsidRPr="00784D4B">
              <w:rPr>
                <w:b/>
                <w:bCs/>
              </w:rPr>
              <w:fldChar w:fldCharType="begin"/>
            </w:r>
            <w:r w:rsidRPr="00784D4B">
              <w:rPr>
                <w:b/>
                <w:bCs/>
                <w:i w:val="0"/>
                <w:iCs w:val="0"/>
              </w:rP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 w:rsidRPr="00784D4B">
              <w:rPr>
                <w:b/>
                <w:bCs/>
              </w:rPr>
              <w:fldChar w:fldCharType="separate"/>
            </w:r>
            <w:r w:rsidRPr="00784D4B">
              <w:rPr>
                <w:b/>
                <w:bCs/>
                <w:i w:val="0"/>
                <w:iCs w:val="0"/>
                <w:noProof/>
              </w:rPr>
              <w:t>[5]</w:t>
            </w:r>
            <w:r w:rsidRPr="00784D4B">
              <w:rPr>
                <w:b/>
                <w:bCs/>
              </w:rPr>
              <w:fldChar w:fldCharType="end"/>
            </w:r>
          </w:p>
        </w:tc>
        <w:tc>
          <w:tcPr>
            <w:tcW w:w="920" w:type="dxa"/>
            <w:vAlign w:val="center"/>
          </w:tcPr>
          <w:p w14:paraId="5EF587BA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 xml:space="preserve">Name </w:t>
            </w:r>
            <w:r w:rsidRPr="00784D4B">
              <w:rPr>
                <w:b/>
                <w:bCs/>
              </w:rP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 w:rsidRPr="00784D4B">
              <w:rPr>
                <w:b/>
                <w:bCs/>
                <w:i w:val="0"/>
                <w:iCs w:val="0"/>
              </w:rPr>
              <w:instrText xml:space="preserve"> ADDIN EN.CITE </w:instrText>
            </w:r>
            <w:r w:rsidRPr="00784D4B">
              <w:rPr>
                <w:b/>
                <w:bCs/>
              </w:rP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 w:rsidRPr="00784D4B">
              <w:rPr>
                <w:b/>
                <w:bCs/>
                <w:i w:val="0"/>
                <w:iCs w:val="0"/>
              </w:rPr>
              <w:instrText xml:space="preserve"> ADDIN EN.CITE.DATA </w:instrText>
            </w:r>
            <w:r w:rsidRPr="00784D4B">
              <w:rPr>
                <w:b/>
                <w:bCs/>
              </w:rPr>
            </w:r>
            <w:r w:rsidRPr="00784D4B">
              <w:rPr>
                <w:b/>
                <w:bCs/>
              </w:rPr>
              <w:fldChar w:fldCharType="end"/>
            </w:r>
            <w:r w:rsidRPr="00784D4B">
              <w:rPr>
                <w:b/>
                <w:bCs/>
              </w:rPr>
            </w:r>
            <w:r w:rsidRPr="00784D4B">
              <w:rPr>
                <w:b/>
                <w:bCs/>
              </w:rPr>
              <w:fldChar w:fldCharType="separate"/>
            </w:r>
            <w:r w:rsidRPr="00784D4B">
              <w:rPr>
                <w:b/>
                <w:bCs/>
                <w:i w:val="0"/>
                <w:iCs w:val="0"/>
                <w:noProof/>
              </w:rPr>
              <w:t>[4]</w:t>
            </w:r>
            <w:r w:rsidRPr="00784D4B">
              <w:rPr>
                <w:b/>
                <w:bCs/>
              </w:rPr>
              <w:fldChar w:fldCharType="end"/>
            </w:r>
          </w:p>
        </w:tc>
        <w:tc>
          <w:tcPr>
            <w:tcW w:w="1794" w:type="dxa"/>
            <w:vAlign w:val="center"/>
          </w:tcPr>
          <w:p w14:paraId="0C64D6EC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Coordination</w:t>
            </w:r>
          </w:p>
          <w:p w14:paraId="1395C1E0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polyhedron</w:t>
            </w:r>
          </w:p>
        </w:tc>
        <w:tc>
          <w:tcPr>
            <w:tcW w:w="1986" w:type="dxa"/>
            <w:vAlign w:val="center"/>
          </w:tcPr>
          <w:p w14:paraId="733B734E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Model</w:t>
            </w:r>
          </w:p>
        </w:tc>
        <w:tc>
          <w:tcPr>
            <w:tcW w:w="2126" w:type="dxa"/>
            <w:vAlign w:val="center"/>
          </w:tcPr>
          <w:p w14:paraId="4AC37BBC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Angles (ideal)</w:t>
            </w:r>
          </w:p>
        </w:tc>
        <w:tc>
          <w:tcPr>
            <w:tcW w:w="1418" w:type="dxa"/>
            <w:vAlign w:val="center"/>
          </w:tcPr>
          <w:p w14:paraId="486EB3A3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 xml:space="preserve">Proteins, </w:t>
            </w:r>
            <w:proofErr w:type="spellStart"/>
            <w:r w:rsidRPr="00784D4B">
              <w:rPr>
                <w:b/>
                <w:bCs/>
                <w:i w:val="0"/>
                <w:iCs w:val="0"/>
              </w:rPr>
              <w:t>monuclear</w:t>
            </w:r>
            <w:proofErr w:type="spellEnd"/>
            <w:r w:rsidRPr="00784D4B">
              <w:rPr>
                <w:b/>
                <w:bCs/>
                <w:i w:val="0"/>
                <w:iCs w:val="0"/>
              </w:rPr>
              <w:t xml:space="preserve"> sites</w:t>
            </w:r>
          </w:p>
        </w:tc>
        <w:tc>
          <w:tcPr>
            <w:tcW w:w="3468" w:type="dxa"/>
          </w:tcPr>
          <w:p w14:paraId="37DBF43F" w14:textId="1D4957C2" w:rsidR="00F94BF9" w:rsidRDefault="00F94BF9" w:rsidP="00784D4B">
            <w:pPr>
              <w:jc w:val="center"/>
              <w:rPr>
                <w:b/>
                <w:bCs/>
              </w:rPr>
            </w:pPr>
            <w:r>
              <w:rPr>
                <w:b/>
                <w:bCs/>
                <w:i w:val="0"/>
                <w:iCs w:val="0"/>
              </w:rPr>
              <w:t>Ideal coordinates</w:t>
            </w:r>
            <w:r w:rsidR="00603147">
              <w:rPr>
                <w:b/>
                <w:bCs/>
                <w:i w:val="0"/>
                <w:iCs w:val="0"/>
              </w:rPr>
              <w:t xml:space="preserve"> [Z]</w:t>
            </w:r>
          </w:p>
          <w:p w14:paraId="69BD2801" w14:textId="3E61A3D6" w:rsidR="00530094" w:rsidRPr="00530094" w:rsidRDefault="00530094" w:rsidP="00784D4B">
            <w:pPr>
              <w:jc w:val="center"/>
              <w:rPr>
                <w:szCs w:val="18"/>
              </w:rPr>
            </w:pPr>
          </w:p>
          <w:p w14:paraId="59EE53F9" w14:textId="44BEE0A6" w:rsidR="0034167E" w:rsidRPr="00F94BF9" w:rsidRDefault="00530094" w:rsidP="00784D4B">
            <w:pPr>
              <w:jc w:val="center"/>
              <w:rPr>
                <w:b/>
                <w:bCs/>
                <w:i w:val="0"/>
                <w:iCs w:val="0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18"/>
                  </w:rPr>
                  <m:t xml:space="preserve"> </m:t>
                </m:r>
              </m:oMath>
            </m:oMathPara>
          </w:p>
        </w:tc>
      </w:tr>
      <w:tr w:rsidR="00F94BF9" w14:paraId="17078A2E" w14:textId="77777777" w:rsidTr="00603147">
        <w:tc>
          <w:tcPr>
            <w:tcW w:w="649" w:type="dxa"/>
            <w:shd w:val="clear" w:color="auto" w:fill="92D050"/>
          </w:tcPr>
          <w:p w14:paraId="6BBCD93A" w14:textId="77777777" w:rsidR="00F94BF9" w:rsidRDefault="00F94BF9" w:rsidP="003142B2">
            <w:pPr>
              <w:jc w:val="center"/>
            </w:pPr>
            <w:r>
              <w:t>2</w:t>
            </w:r>
          </w:p>
        </w:tc>
        <w:tc>
          <w:tcPr>
            <w:tcW w:w="1597" w:type="dxa"/>
          </w:tcPr>
          <w:p w14:paraId="46E671E4" w14:textId="77777777" w:rsidR="00F94BF9" w:rsidRPr="0075217A" w:rsidRDefault="00F94BF9" w:rsidP="003142B2">
            <w:pPr>
              <w:jc w:val="center"/>
              <w:rPr>
                <w:i/>
                <w:iCs/>
              </w:rPr>
            </w:pPr>
            <w:r>
              <w:t>L-2</w:t>
            </w:r>
          </w:p>
        </w:tc>
        <w:tc>
          <w:tcPr>
            <w:tcW w:w="920" w:type="dxa"/>
          </w:tcPr>
          <w:p w14:paraId="11AC205B" w14:textId="77777777" w:rsidR="00F94BF9" w:rsidRPr="00475BCF" w:rsidRDefault="00F94BF9" w:rsidP="003142B2">
            <w:r w:rsidRPr="00475BCF">
              <w:t>LIN</w:t>
            </w:r>
          </w:p>
        </w:tc>
        <w:tc>
          <w:tcPr>
            <w:tcW w:w="1794" w:type="dxa"/>
          </w:tcPr>
          <w:p w14:paraId="13620573" w14:textId="77777777" w:rsidR="00F94BF9" w:rsidRDefault="00F94BF9" w:rsidP="003142B2">
            <w:r>
              <w:t>Linear</w: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, 5]</w:t>
            </w:r>
            <w:r>
              <w:fldChar w:fldCharType="end"/>
            </w:r>
          </w:p>
        </w:tc>
        <w:tc>
          <w:tcPr>
            <w:tcW w:w="1986" w:type="dxa"/>
          </w:tcPr>
          <w:p w14:paraId="3277BDB5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373DFF44" wp14:editId="60769843">
                  <wp:extent cx="1080000" cy="356201"/>
                  <wp:effectExtent l="0" t="0" r="6350" b="635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862" t="38489" r="23554" b="38379"/>
                          <a:stretch/>
                        </pic:blipFill>
                        <pic:spPr bwMode="auto">
                          <a:xfrm>
                            <a:off x="0" y="0"/>
                            <a:ext cx="1080000" cy="35620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36B593AF" w14:textId="77777777" w:rsidR="00F94BF9" w:rsidRDefault="00F94BF9" w:rsidP="003142B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Planar</w:t>
            </w:r>
          </w:p>
          <w:p w14:paraId="6EEF6CA0" w14:textId="77777777" w:rsidR="00F94BF9" w:rsidRDefault="00F94BF9" w:rsidP="003142B2">
            <w:pPr>
              <w:jc w:val="center"/>
              <w:rPr>
                <w:noProof/>
              </w:rPr>
            </w:pPr>
            <m:oMathPara>
              <m:oMath>
                <m:r>
                  <w:rPr>
                    <w:rFonts w:ascii="Cambria Math" w:hAnsi="Cambria Math"/>
                    <w:noProof/>
                  </w:rPr>
                  <m:t>180°</m:t>
                </m:r>
              </m:oMath>
            </m:oMathPara>
          </w:p>
        </w:tc>
        <w:tc>
          <w:tcPr>
            <w:tcW w:w="1418" w:type="dxa"/>
          </w:tcPr>
          <w:p w14:paraId="72271DF9" w14:textId="77777777" w:rsidR="00F94BF9" w:rsidRDefault="00F94BF9" w:rsidP="003142B2">
            <w:pPr>
              <w:jc w:val="center"/>
              <w:rPr>
                <w:rFonts w:ascii="Calibri" w:eastAsia="Calibri" w:hAnsi="Calibri" w:cs="Times New Roman"/>
                <w:noProof/>
              </w:rPr>
            </w:pPr>
            <w:r>
              <w:rPr>
                <w:rFonts w:ascii="Calibri" w:eastAsia="Calibri" w:hAnsi="Calibri" w:cs="Times New Roman"/>
                <w:noProof/>
              </w:rPr>
              <w:t>171</w:t>
            </w:r>
          </w:p>
        </w:tc>
        <w:tc>
          <w:tcPr>
            <w:tcW w:w="3468" w:type="dxa"/>
          </w:tcPr>
          <w:p w14:paraId="61B5D05E" w14:textId="42984210" w:rsidR="00BD1581" w:rsidRPr="00BD1581" w:rsidRDefault="00B435B1" w:rsidP="00AA20D3">
            <w:pPr>
              <w:tabs>
                <w:tab w:val="right" w:pos="588"/>
                <w:tab w:val="right" w:pos="1152"/>
                <w:tab w:val="right" w:pos="1730"/>
              </w:tabs>
              <w:rPr>
                <w:rFonts w:ascii="Calibri" w:eastAsia="Calibri" w:hAnsi="Calibri" w:cs="Times New Roman"/>
                <w:noProof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AA20D3" w14:paraId="65925659" w14:textId="77777777" w:rsidTr="00603147">
        <w:tc>
          <w:tcPr>
            <w:tcW w:w="649" w:type="dxa"/>
            <w:shd w:val="clear" w:color="auto" w:fill="92D050"/>
          </w:tcPr>
          <w:p w14:paraId="174CCCFF" w14:textId="3FEF9473" w:rsidR="00AA20D3" w:rsidRDefault="005A55C9" w:rsidP="00AA20D3">
            <w:pPr>
              <w:jc w:val="center"/>
            </w:pPr>
            <w:r>
              <w:t>2</w:t>
            </w:r>
          </w:p>
        </w:tc>
        <w:tc>
          <w:tcPr>
            <w:tcW w:w="1597" w:type="dxa"/>
          </w:tcPr>
          <w:p w14:paraId="786114A5" w14:textId="77777777" w:rsidR="00AA20D3" w:rsidRPr="0075217A" w:rsidRDefault="00AA20D3" w:rsidP="00AA20D3">
            <w:pPr>
              <w:jc w:val="center"/>
              <w:rPr>
                <w:i/>
                <w:iCs/>
              </w:rPr>
            </w:pPr>
            <w:r>
              <w:t>A-2</w:t>
            </w:r>
          </w:p>
        </w:tc>
        <w:tc>
          <w:tcPr>
            <w:tcW w:w="920" w:type="dxa"/>
          </w:tcPr>
          <w:p w14:paraId="3F61FF1E" w14:textId="77777777" w:rsidR="00AA20D3" w:rsidRPr="00475BCF" w:rsidRDefault="00AA20D3" w:rsidP="00AA20D3">
            <w:r w:rsidRPr="00475BCF">
              <w:t>TRV</w:t>
            </w:r>
          </w:p>
        </w:tc>
        <w:tc>
          <w:tcPr>
            <w:tcW w:w="1794" w:type="dxa"/>
          </w:tcPr>
          <w:p w14:paraId="2D85016F" w14:textId="77777777" w:rsidR="00AA20D3" w:rsidRDefault="00AA20D3" w:rsidP="00AA20D3">
            <w:r>
              <w:t>Angular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  <w:p w14:paraId="6294C980" w14:textId="77777777" w:rsidR="00AA20D3" w:rsidRDefault="00AA20D3" w:rsidP="00AA20D3">
            <w:r w:rsidRPr="0075217A">
              <w:t>Trigonal plane with a vacancy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01032CF7" w14:textId="77777777" w:rsidR="00AA20D3" w:rsidRDefault="00AA20D3" w:rsidP="00AA20D3">
            <w:r>
              <w:rPr>
                <w:noProof/>
              </w:rPr>
              <w:drawing>
                <wp:inline distT="0" distB="0" distL="0" distR="0" wp14:anchorId="40BC23E6" wp14:editId="0CB9F511">
                  <wp:extent cx="1080000" cy="958178"/>
                  <wp:effectExtent l="0" t="0" r="635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204" t="4072" r="18832" b="20235"/>
                          <a:stretch/>
                        </pic:blipFill>
                        <pic:spPr bwMode="auto">
                          <a:xfrm>
                            <a:off x="0" y="0"/>
                            <a:ext cx="1080000" cy="9581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71E09DB3" w14:textId="77777777" w:rsidR="00AA20D3" w:rsidRDefault="00AA20D3" w:rsidP="00AA20D3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Planar</w:t>
            </w:r>
          </w:p>
          <w:p w14:paraId="510ECF0B" w14:textId="77777777" w:rsidR="00AA20D3" w:rsidRPr="0075217A" w:rsidRDefault="00AA20D3" w:rsidP="00AA20D3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120°</m:t>
                </m:r>
              </m:oMath>
            </m:oMathPara>
          </w:p>
          <w:p w14:paraId="4029B77B" w14:textId="77777777" w:rsidR="00AA20D3" w:rsidRPr="0075217A" w:rsidRDefault="00AA20D3" w:rsidP="00AA20D3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60°</m:t>
                </m:r>
              </m:oMath>
            </m:oMathPara>
          </w:p>
        </w:tc>
        <w:tc>
          <w:tcPr>
            <w:tcW w:w="1418" w:type="dxa"/>
          </w:tcPr>
          <w:p w14:paraId="1B70C566" w14:textId="77777777" w:rsidR="00AA20D3" w:rsidRDefault="00AA20D3" w:rsidP="00AA20D3">
            <w:pPr>
              <w:jc w:val="center"/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</w:rPr>
              <w:t>1859</w:t>
            </w:r>
          </w:p>
        </w:tc>
        <w:tc>
          <w:tcPr>
            <w:tcW w:w="3468" w:type="dxa"/>
            <w:vAlign w:val="center"/>
          </w:tcPr>
          <w:p w14:paraId="50519A1E" w14:textId="22972D2C" w:rsidR="00C87844" w:rsidRDefault="00B435B1" w:rsidP="00530094">
            <w:pPr>
              <w:tabs>
                <w:tab w:val="right" w:pos="588"/>
                <w:tab w:val="right" w:pos="1152"/>
                <w:tab w:val="right" w:pos="1730"/>
              </w:tabs>
              <w:jc w:val="center"/>
              <w:rPr>
                <w:rFonts w:ascii="Calibri" w:eastAsia="Calibri" w:hAnsi="Calibri" w:cs="Times New Roman"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19E43D50" w14:textId="77777777" w:rsidTr="00603147">
        <w:tc>
          <w:tcPr>
            <w:tcW w:w="649" w:type="dxa"/>
            <w:shd w:val="clear" w:color="auto" w:fill="92D050"/>
          </w:tcPr>
          <w:p w14:paraId="3A07924A" w14:textId="77777777" w:rsidR="00F94BF9" w:rsidRDefault="00F94BF9" w:rsidP="003142B2">
            <w:pPr>
              <w:jc w:val="center"/>
            </w:pPr>
            <w:r>
              <w:t>3</w:t>
            </w:r>
          </w:p>
        </w:tc>
        <w:tc>
          <w:tcPr>
            <w:tcW w:w="1597" w:type="dxa"/>
          </w:tcPr>
          <w:p w14:paraId="4F83E152" w14:textId="77777777" w:rsidR="00F94BF9" w:rsidRPr="0075217A" w:rsidRDefault="00F94BF9" w:rsidP="003142B2">
            <w:pPr>
              <w:jc w:val="center"/>
              <w:rPr>
                <w:i/>
                <w:iCs/>
              </w:rPr>
            </w:pPr>
            <w:r>
              <w:t>TP-3</w:t>
            </w:r>
          </w:p>
        </w:tc>
        <w:tc>
          <w:tcPr>
            <w:tcW w:w="920" w:type="dxa"/>
          </w:tcPr>
          <w:p w14:paraId="1167E8B9" w14:textId="77777777" w:rsidR="00F94BF9" w:rsidRPr="00475BCF" w:rsidRDefault="00F94BF9" w:rsidP="003142B2">
            <w:r w:rsidRPr="00475BCF">
              <w:t>TRI</w:t>
            </w:r>
          </w:p>
        </w:tc>
        <w:tc>
          <w:tcPr>
            <w:tcW w:w="1794" w:type="dxa"/>
          </w:tcPr>
          <w:p w14:paraId="5A57C431" w14:textId="77777777" w:rsidR="00F94BF9" w:rsidRDefault="00F94BF9" w:rsidP="003142B2">
            <w:r>
              <w:t>Trigonal plane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86" w:type="dxa"/>
          </w:tcPr>
          <w:p w14:paraId="740E7479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54FB3DBA" wp14:editId="457BFD62">
                  <wp:extent cx="1080000" cy="1025600"/>
                  <wp:effectExtent l="0" t="0" r="6350" b="317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531" t="2035" r="18696" b="20987"/>
                          <a:stretch/>
                        </pic:blipFill>
                        <pic:spPr bwMode="auto">
                          <a:xfrm>
                            <a:off x="0" y="0"/>
                            <a:ext cx="1080000" cy="1025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69973CA4" w14:textId="77777777" w:rsidR="00F94BF9" w:rsidRDefault="00F94BF9" w:rsidP="003142B2">
            <w:pPr>
              <w:jc w:val="center"/>
            </w:pPr>
            <w:r>
              <w:t>Planar</w:t>
            </w:r>
          </w:p>
          <w:p w14:paraId="69FE54FD" w14:textId="77777777" w:rsidR="00F94BF9" w:rsidRDefault="00F94BF9" w:rsidP="003142B2">
            <w:pPr>
              <w:jc w:val="center"/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60°</m:t>
                </m:r>
              </m:oMath>
            </m:oMathPara>
          </w:p>
        </w:tc>
        <w:tc>
          <w:tcPr>
            <w:tcW w:w="1418" w:type="dxa"/>
          </w:tcPr>
          <w:p w14:paraId="5D0F5FF3" w14:textId="77777777" w:rsidR="00F94BF9" w:rsidRDefault="00F94BF9" w:rsidP="003142B2">
            <w:pPr>
              <w:jc w:val="center"/>
            </w:pPr>
            <w:r>
              <w:t>196</w:t>
            </w:r>
          </w:p>
        </w:tc>
        <w:tc>
          <w:tcPr>
            <w:tcW w:w="3468" w:type="dxa"/>
            <w:vAlign w:val="center"/>
          </w:tcPr>
          <w:p w14:paraId="31E0D8A7" w14:textId="2CF1D90B" w:rsidR="00F94BF9" w:rsidRDefault="00B435B1" w:rsidP="00210AD4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5DCBC2F8" w14:textId="77777777" w:rsidTr="00603147">
        <w:tc>
          <w:tcPr>
            <w:tcW w:w="649" w:type="dxa"/>
            <w:shd w:val="clear" w:color="auto" w:fill="92D050"/>
          </w:tcPr>
          <w:p w14:paraId="6410D3D8" w14:textId="6D41608A" w:rsidR="00F94BF9" w:rsidRDefault="005A55C9" w:rsidP="003142B2">
            <w:pPr>
              <w:jc w:val="center"/>
            </w:pPr>
            <w:r>
              <w:t>3</w:t>
            </w:r>
          </w:p>
        </w:tc>
        <w:tc>
          <w:tcPr>
            <w:tcW w:w="1597" w:type="dxa"/>
          </w:tcPr>
          <w:p w14:paraId="749BDEA1" w14:textId="77777777" w:rsidR="00F94BF9" w:rsidRPr="0075217A" w:rsidRDefault="00F94BF9" w:rsidP="003142B2">
            <w:pPr>
              <w:jc w:val="center"/>
              <w:rPr>
                <w:i/>
                <w:iCs/>
              </w:rPr>
            </w:pPr>
            <w:r>
              <w:t>TPY-3</w:t>
            </w:r>
          </w:p>
        </w:tc>
        <w:tc>
          <w:tcPr>
            <w:tcW w:w="920" w:type="dxa"/>
          </w:tcPr>
          <w:p w14:paraId="1AB8CC8A" w14:textId="77777777" w:rsidR="00F94BF9" w:rsidRPr="00475BCF" w:rsidRDefault="00F94BF9" w:rsidP="003142B2">
            <w:r w:rsidRPr="00475BCF">
              <w:t>TEV</w:t>
            </w:r>
          </w:p>
        </w:tc>
        <w:tc>
          <w:tcPr>
            <w:tcW w:w="1794" w:type="dxa"/>
          </w:tcPr>
          <w:p w14:paraId="3E8B7BF6" w14:textId="77777777" w:rsidR="00F94BF9" w:rsidRDefault="00F94BF9" w:rsidP="003142B2">
            <w:r>
              <w:t>Trigonal pyramid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  <w:p w14:paraId="081F5E31" w14:textId="77777777" w:rsidR="00F94BF9" w:rsidRDefault="00F94BF9" w:rsidP="003142B2">
            <w:r>
              <w:t>Tetrahedron with a vacancy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366D3EC4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40B47942" wp14:editId="669CBEF4">
                  <wp:extent cx="1080000" cy="1149019"/>
                  <wp:effectExtent l="0" t="0" r="635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94" t="5554" r="29520" b="17269"/>
                          <a:stretch/>
                        </pic:blipFill>
                        <pic:spPr bwMode="auto">
                          <a:xfrm>
                            <a:off x="0" y="0"/>
                            <a:ext cx="1080000" cy="11490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180DAB30" w14:textId="77777777" w:rsidR="00F94BF9" w:rsidRPr="003142B2" w:rsidRDefault="00F94BF9" w:rsidP="003142B2">
            <w:pPr>
              <w:jc w:val="center"/>
              <w:rPr>
                <w:rFonts w:eastAsiaTheme="minorEastAsia"/>
                <w:color w:val="FF0000"/>
              </w:rPr>
            </w:pPr>
            <m:oMathPara>
              <m:oMath>
                <m:r>
                  <w:rPr>
                    <w:rFonts w:ascii="Cambria Math" w:hAnsi="Cambria Math"/>
                    <w:color w:val="FF0000"/>
                  </w:rPr>
                  <m:t>L</m:t>
                </m:r>
                <m:acc>
                  <m:acc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FF0000"/>
                      </w:rPr>
                      <m:t>M</m:t>
                    </m:r>
                  </m:e>
                </m:acc>
                <m:r>
                  <w:rPr>
                    <w:rFonts w:ascii="Cambria Math" w:hAnsi="Cambria Math"/>
                    <w:color w:val="FF0000"/>
                  </w:rPr>
                  <m:t>L≈109.5°</m:t>
                </m:r>
              </m:oMath>
            </m:oMathPara>
          </w:p>
          <w:p w14:paraId="5F6D1CF0" w14:textId="77777777" w:rsidR="00F94BF9" w:rsidRPr="003142B2" w:rsidRDefault="00B435B1" w:rsidP="003142B2">
            <w:pPr>
              <w:jc w:val="center"/>
              <w:rPr>
                <w:rFonts w:eastAsiaTheme="minorEastAsia"/>
                <w:color w:val="FF0000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  <w:color w:val="FF000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color w:val="FF0000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FF000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FF0000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FF000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color w:val="FF0000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  <w:color w:val="FF0000"/>
                              </w:rPr>
                              <m:t>3</m:t>
                            </m:r>
                          </m:den>
                        </m:f>
                      </m:e>
                    </m:d>
                  </m:e>
                </m:func>
              </m:oMath>
            </m:oMathPara>
          </w:p>
        </w:tc>
        <w:tc>
          <w:tcPr>
            <w:tcW w:w="1418" w:type="dxa"/>
          </w:tcPr>
          <w:p w14:paraId="77FC0E7B" w14:textId="77777777" w:rsidR="00F94BF9" w:rsidRDefault="00F94BF9" w:rsidP="003142B2">
            <w:pPr>
              <w:jc w:val="center"/>
            </w:pPr>
            <w:r>
              <w:t>963</w:t>
            </w:r>
          </w:p>
        </w:tc>
        <w:tc>
          <w:tcPr>
            <w:tcW w:w="3468" w:type="dxa"/>
          </w:tcPr>
          <w:p w14:paraId="1BC48916" w14:textId="3A053DDF" w:rsidR="00F94BF9" w:rsidRDefault="00530094" w:rsidP="003142B2">
            <w:pPr>
              <w:jc w:val="center"/>
            </w:pPr>
            <w:r>
              <w:t>Remove one (any) from tetrahedron</w:t>
            </w:r>
          </w:p>
        </w:tc>
      </w:tr>
      <w:tr w:rsidR="00F94BF9" w14:paraId="37057C5A" w14:textId="77777777" w:rsidTr="00603147">
        <w:tc>
          <w:tcPr>
            <w:tcW w:w="649" w:type="dxa"/>
            <w:shd w:val="clear" w:color="auto" w:fill="92D050"/>
          </w:tcPr>
          <w:p w14:paraId="6D0383DA" w14:textId="77777777" w:rsidR="00F94BF9" w:rsidRDefault="00F94BF9" w:rsidP="003142B2">
            <w:pPr>
              <w:jc w:val="center"/>
            </w:pPr>
            <w:r>
              <w:lastRenderedPageBreak/>
              <w:t>3</w:t>
            </w:r>
          </w:p>
        </w:tc>
        <w:tc>
          <w:tcPr>
            <w:tcW w:w="1597" w:type="dxa"/>
          </w:tcPr>
          <w:p w14:paraId="3AE62148" w14:textId="77777777" w:rsidR="00F94BF9" w:rsidRPr="0075217A" w:rsidRDefault="00F94BF9" w:rsidP="00475BCF">
            <w:pPr>
              <w:jc w:val="center"/>
              <w:rPr>
                <w:i/>
                <w:iCs/>
              </w:rPr>
            </w:pPr>
            <w:r>
              <w:t>TS-3</w:t>
            </w:r>
          </w:p>
        </w:tc>
        <w:tc>
          <w:tcPr>
            <w:tcW w:w="920" w:type="dxa"/>
          </w:tcPr>
          <w:p w14:paraId="29978DF7" w14:textId="77777777" w:rsidR="00F94BF9" w:rsidRPr="00475BCF" w:rsidRDefault="00F94BF9" w:rsidP="003142B2">
            <w:r w:rsidRPr="00475BCF">
              <w:t>SPV</w:t>
            </w:r>
          </w:p>
        </w:tc>
        <w:tc>
          <w:tcPr>
            <w:tcW w:w="1794" w:type="dxa"/>
          </w:tcPr>
          <w:p w14:paraId="362E0929" w14:textId="77777777" w:rsidR="00F94BF9" w:rsidRDefault="00F94BF9" w:rsidP="003142B2">
            <w:r>
              <w:t>T-shape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  <w:r>
              <w:br/>
            </w:r>
            <w:r w:rsidRPr="0075217A">
              <w:t>Square plane with a vacancy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1F2227DD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265678A6" wp14:editId="5E5F4242">
                  <wp:extent cx="1080000" cy="1132659"/>
                  <wp:effectExtent l="0" t="0" r="635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289" r="14224"/>
                          <a:stretch/>
                        </pic:blipFill>
                        <pic:spPr bwMode="auto">
                          <a:xfrm>
                            <a:off x="0" y="0"/>
                            <a:ext cx="1080000" cy="11326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7C600513" w14:textId="77777777" w:rsidR="00F94BF9" w:rsidRDefault="00F94BF9" w:rsidP="003142B2">
            <w:pPr>
              <w:jc w:val="center"/>
            </w:pPr>
            <w:r>
              <w:t>Planar</w:t>
            </w:r>
          </w:p>
          <w:p w14:paraId="0AAFA829" w14:textId="77777777" w:rsidR="00F94BF9" w:rsidRPr="00CF7D8B" w:rsidRDefault="00F94BF9" w:rsidP="00CF7D8B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90°</m:t>
                </m:r>
              </m:oMath>
            </m:oMathPara>
          </w:p>
          <w:p w14:paraId="0FD2E2EC" w14:textId="77777777" w:rsidR="00F94BF9" w:rsidRPr="00CF7D8B" w:rsidRDefault="00F94BF9" w:rsidP="00CF7D8B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180°</m:t>
                </m:r>
              </m:oMath>
            </m:oMathPara>
          </w:p>
        </w:tc>
        <w:tc>
          <w:tcPr>
            <w:tcW w:w="1418" w:type="dxa"/>
          </w:tcPr>
          <w:p w14:paraId="285829CA" w14:textId="77777777" w:rsidR="00F94BF9" w:rsidRDefault="00F94BF9" w:rsidP="003142B2">
            <w:pPr>
              <w:jc w:val="center"/>
            </w:pPr>
            <w:r>
              <w:t>539</w:t>
            </w:r>
          </w:p>
        </w:tc>
        <w:tc>
          <w:tcPr>
            <w:tcW w:w="3468" w:type="dxa"/>
          </w:tcPr>
          <w:p w14:paraId="5947EABF" w14:textId="478210CC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7C9384C1" w14:textId="77777777" w:rsidTr="00603147">
        <w:tc>
          <w:tcPr>
            <w:tcW w:w="649" w:type="dxa"/>
            <w:shd w:val="clear" w:color="auto" w:fill="92D050"/>
          </w:tcPr>
          <w:p w14:paraId="68804FCD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1D8253C6" w14:textId="77777777" w:rsidR="00F94BF9" w:rsidRPr="008D3F30" w:rsidRDefault="00F94BF9" w:rsidP="003142B2">
            <w:pPr>
              <w:jc w:val="center"/>
              <w:rPr>
                <w:i/>
                <w:iCs/>
              </w:rPr>
            </w:pPr>
            <w:r>
              <w:t>T-4</w:t>
            </w:r>
          </w:p>
        </w:tc>
        <w:tc>
          <w:tcPr>
            <w:tcW w:w="920" w:type="dxa"/>
          </w:tcPr>
          <w:p w14:paraId="2BD4A6C7" w14:textId="77777777" w:rsidR="00F94BF9" w:rsidRPr="00475BCF" w:rsidRDefault="00F94BF9" w:rsidP="003142B2">
            <w:r w:rsidRPr="00475BCF">
              <w:t>TET</w:t>
            </w:r>
          </w:p>
        </w:tc>
        <w:tc>
          <w:tcPr>
            <w:tcW w:w="1794" w:type="dxa"/>
          </w:tcPr>
          <w:p w14:paraId="180EDD96" w14:textId="77777777" w:rsidR="00F94BF9" w:rsidRDefault="00F94BF9" w:rsidP="003142B2">
            <w:r>
              <w:t>Tetrahedron</w: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, 5]</w:t>
            </w:r>
            <w:r>
              <w:fldChar w:fldCharType="end"/>
            </w:r>
          </w:p>
        </w:tc>
        <w:tc>
          <w:tcPr>
            <w:tcW w:w="1986" w:type="dxa"/>
          </w:tcPr>
          <w:p w14:paraId="0D578D4D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77DC289" wp14:editId="7E9CAC1A">
                  <wp:extent cx="1080000" cy="1228675"/>
                  <wp:effectExtent l="0" t="0" r="6350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210" t="2783" r="28811" b="15304"/>
                          <a:stretch/>
                        </pic:blipFill>
                        <pic:spPr bwMode="auto">
                          <a:xfrm>
                            <a:off x="0" y="0"/>
                            <a:ext cx="1080000" cy="1228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72D47339" w14:textId="77777777" w:rsidR="00F94BF9" w:rsidRPr="00843F4A" w:rsidRDefault="00F94BF9" w:rsidP="00843F4A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L</m:t>
                </m:r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r>
                  <w:rPr>
                    <w:rFonts w:ascii="Cambria Math" w:hAnsi="Cambria Math"/>
                  </w:rPr>
                  <m:t>L=</m:t>
                </m:r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≈109.4712°</m:t>
                </m:r>
              </m:oMath>
            </m:oMathPara>
          </w:p>
          <w:p w14:paraId="5B555102" w14:textId="77777777" w:rsidR="00F94BF9" w:rsidRDefault="00F94BF9" w:rsidP="00843F4A">
            <w:pPr>
              <w:jc w:val="center"/>
            </w:pPr>
          </w:p>
        </w:tc>
        <w:tc>
          <w:tcPr>
            <w:tcW w:w="1418" w:type="dxa"/>
          </w:tcPr>
          <w:p w14:paraId="7311AAF1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07D7CB00" w14:textId="37464DF6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e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f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e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f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</m:e>
                  </m:mr>
                </m:m>
              </m:oMath>
            </m:oMathPara>
          </w:p>
        </w:tc>
      </w:tr>
      <w:tr w:rsidR="00F94BF9" w14:paraId="2925311C" w14:textId="77777777" w:rsidTr="00603147">
        <w:tc>
          <w:tcPr>
            <w:tcW w:w="649" w:type="dxa"/>
            <w:shd w:val="clear" w:color="auto" w:fill="92D050"/>
          </w:tcPr>
          <w:p w14:paraId="4258E470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67406E22" w14:textId="77777777" w:rsidR="00F94BF9" w:rsidRPr="008D3F30" w:rsidRDefault="00F94BF9" w:rsidP="003142B2">
            <w:pPr>
              <w:jc w:val="center"/>
              <w:rPr>
                <w:i/>
                <w:iCs/>
              </w:rPr>
            </w:pPr>
            <w:r>
              <w:t>SP-4</w:t>
            </w:r>
            <w:r>
              <w:br/>
            </w:r>
          </w:p>
        </w:tc>
        <w:tc>
          <w:tcPr>
            <w:tcW w:w="920" w:type="dxa"/>
          </w:tcPr>
          <w:p w14:paraId="2DCDF933" w14:textId="77777777" w:rsidR="00F94BF9" w:rsidRPr="00475BCF" w:rsidRDefault="00F94BF9" w:rsidP="003142B2">
            <w:r w:rsidRPr="00475BCF">
              <w:t>SPL</w:t>
            </w:r>
          </w:p>
        </w:tc>
        <w:tc>
          <w:tcPr>
            <w:tcW w:w="1794" w:type="dxa"/>
          </w:tcPr>
          <w:p w14:paraId="51DDF41D" w14:textId="77777777" w:rsidR="00F94BF9" w:rsidRDefault="00F94BF9" w:rsidP="003142B2">
            <w:r>
              <w:t>Square plane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  <w:r>
              <w:t xml:space="preserve"> 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4AEAED87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B835356" wp14:editId="5820E7AD">
                  <wp:extent cx="1080000" cy="1133205"/>
                  <wp:effectExtent l="0" t="0" r="6350" b="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733" r="13818"/>
                          <a:stretch/>
                        </pic:blipFill>
                        <pic:spPr bwMode="auto">
                          <a:xfrm>
                            <a:off x="0" y="0"/>
                            <a:ext cx="1080000" cy="11332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31A72A96" w14:textId="77777777" w:rsidR="00F94BF9" w:rsidRDefault="00F94BF9" w:rsidP="003142B2">
            <w:pPr>
              <w:jc w:val="center"/>
            </w:pPr>
            <w:r>
              <w:t>Planar</w:t>
            </w:r>
          </w:p>
          <w:p w14:paraId="75198E76" w14:textId="77777777" w:rsidR="00F94BF9" w:rsidRPr="00843F4A" w:rsidRDefault="00F94BF9" w:rsidP="003142B2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180°</m:t>
                </m:r>
              </m:oMath>
            </m:oMathPara>
          </w:p>
          <w:p w14:paraId="707B3A21" w14:textId="77777777" w:rsidR="00F94BF9" w:rsidRPr="00843F4A" w:rsidRDefault="00F94BF9" w:rsidP="003142B2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90°</m:t>
                </m:r>
              </m:oMath>
            </m:oMathPara>
          </w:p>
        </w:tc>
        <w:tc>
          <w:tcPr>
            <w:tcW w:w="1418" w:type="dxa"/>
          </w:tcPr>
          <w:p w14:paraId="4271E82B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26E48DEB" w14:textId="383A6C60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5EE174FC" w14:textId="77777777" w:rsidTr="00603147">
        <w:tc>
          <w:tcPr>
            <w:tcW w:w="649" w:type="dxa"/>
            <w:shd w:val="clear" w:color="auto" w:fill="92D050"/>
          </w:tcPr>
          <w:p w14:paraId="12D9D69E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4A0B1DE6" w14:textId="77777777" w:rsidR="00F94BF9" w:rsidRDefault="00F94BF9" w:rsidP="003142B2">
            <w:pPr>
              <w:jc w:val="center"/>
            </w:pPr>
            <w:r>
              <w:t>SPY-4</w:t>
            </w:r>
          </w:p>
        </w:tc>
        <w:tc>
          <w:tcPr>
            <w:tcW w:w="920" w:type="dxa"/>
          </w:tcPr>
          <w:p w14:paraId="2786EABB" w14:textId="77777777" w:rsidR="00F94BF9" w:rsidRDefault="00F94BF9" w:rsidP="003142B2"/>
        </w:tc>
        <w:tc>
          <w:tcPr>
            <w:tcW w:w="1794" w:type="dxa"/>
          </w:tcPr>
          <w:p w14:paraId="7DE7CA2B" w14:textId="77777777" w:rsidR="00F94BF9" w:rsidRDefault="00F94BF9" w:rsidP="003142B2">
            <w:r>
              <w:t>Square pyramid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86" w:type="dxa"/>
          </w:tcPr>
          <w:p w14:paraId="4043C357" w14:textId="77777777" w:rsidR="00F94BF9" w:rsidRDefault="00F94BF9" w:rsidP="0060571C">
            <w:pPr>
              <w:rPr>
                <w:noProof/>
              </w:rPr>
            </w:pPr>
            <w:r w:rsidRPr="00511063">
              <w:rPr>
                <w:noProof/>
              </w:rPr>
              <w:drawing>
                <wp:inline distT="0" distB="0" distL="0" distR="0" wp14:anchorId="0164C519" wp14:editId="11E9FD1E">
                  <wp:extent cx="1080000" cy="426188"/>
                  <wp:effectExtent l="0" t="0" r="6350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0000" cy="4261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02A9B3DB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43658477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2897B402" w14:textId="547E2379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37DB9368" w14:textId="77777777" w:rsidTr="00603147">
        <w:tc>
          <w:tcPr>
            <w:tcW w:w="649" w:type="dxa"/>
            <w:shd w:val="clear" w:color="auto" w:fill="FF0000"/>
          </w:tcPr>
          <w:p w14:paraId="0A51D399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002F4537" w14:textId="77777777" w:rsidR="00F94BF9" w:rsidRDefault="00F94BF9" w:rsidP="003142B2">
            <w:pPr>
              <w:jc w:val="center"/>
            </w:pPr>
            <w:r>
              <w:t>SS-4</w:t>
            </w:r>
          </w:p>
        </w:tc>
        <w:tc>
          <w:tcPr>
            <w:tcW w:w="920" w:type="dxa"/>
          </w:tcPr>
          <w:p w14:paraId="307EFE09" w14:textId="77777777" w:rsidR="00F94BF9" w:rsidRDefault="00F94BF9" w:rsidP="003142B2"/>
        </w:tc>
        <w:tc>
          <w:tcPr>
            <w:tcW w:w="1794" w:type="dxa"/>
          </w:tcPr>
          <w:p w14:paraId="12E47BCF" w14:textId="77777777" w:rsidR="00F94BF9" w:rsidRDefault="00F94BF9" w:rsidP="003142B2">
            <w:r>
              <w:t>See-saw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86" w:type="dxa"/>
          </w:tcPr>
          <w:p w14:paraId="626E8293" w14:textId="73F99C52" w:rsidR="00F94BF9" w:rsidRDefault="00C4086A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D8B03BF" wp14:editId="67F9C4A3">
                  <wp:extent cx="1123950" cy="614680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23950" cy="614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 xml:space="preserve"> </w:t>
            </w:r>
            <w:r w:rsidR="00F94BF9">
              <w:rPr>
                <w:noProof/>
              </w:rPr>
              <w:t>[A]</w:t>
            </w:r>
          </w:p>
        </w:tc>
        <w:tc>
          <w:tcPr>
            <w:tcW w:w="2126" w:type="dxa"/>
          </w:tcPr>
          <w:p w14:paraId="3B2F9393" w14:textId="77777777" w:rsidR="00C4086A" w:rsidRPr="00A82EAD" w:rsidRDefault="00B435B1" w:rsidP="00C4086A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2B3D33B6" w14:textId="77777777" w:rsidR="00C4086A" w:rsidRPr="00A82EAD" w:rsidRDefault="00B435B1" w:rsidP="00C4086A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44941B17" w14:textId="65F5A7A1" w:rsidR="00F94BF9" w:rsidRDefault="00B435B1" w:rsidP="00C4086A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</w:tc>
        <w:tc>
          <w:tcPr>
            <w:tcW w:w="1418" w:type="dxa"/>
          </w:tcPr>
          <w:p w14:paraId="00E02B75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32EFE2C6" w14:textId="0114B073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3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28A4D577" w14:textId="77777777" w:rsidTr="00603147">
        <w:tc>
          <w:tcPr>
            <w:tcW w:w="649" w:type="dxa"/>
            <w:shd w:val="clear" w:color="auto" w:fill="92D050"/>
          </w:tcPr>
          <w:p w14:paraId="7DB2DB13" w14:textId="77777777" w:rsidR="00F94BF9" w:rsidRDefault="00F94BF9" w:rsidP="003142B2">
            <w:pPr>
              <w:jc w:val="center"/>
            </w:pPr>
            <w:r>
              <w:lastRenderedPageBreak/>
              <w:t>5</w:t>
            </w:r>
          </w:p>
        </w:tc>
        <w:tc>
          <w:tcPr>
            <w:tcW w:w="1597" w:type="dxa"/>
          </w:tcPr>
          <w:p w14:paraId="518B6BC6" w14:textId="77777777" w:rsidR="00F94BF9" w:rsidRDefault="00F94BF9" w:rsidP="003142B2">
            <w:pPr>
              <w:jc w:val="center"/>
            </w:pPr>
            <w:r>
              <w:t>TBPY-5</w:t>
            </w:r>
          </w:p>
        </w:tc>
        <w:tc>
          <w:tcPr>
            <w:tcW w:w="920" w:type="dxa"/>
          </w:tcPr>
          <w:p w14:paraId="6CB27F24" w14:textId="77777777" w:rsidR="00F94BF9" w:rsidRDefault="00F94BF9" w:rsidP="003142B2"/>
        </w:tc>
        <w:tc>
          <w:tcPr>
            <w:tcW w:w="1794" w:type="dxa"/>
          </w:tcPr>
          <w:p w14:paraId="16C47DB8" w14:textId="77777777" w:rsidR="00F94BF9" w:rsidRDefault="00F94BF9" w:rsidP="003142B2">
            <w:r>
              <w:t>Trigonal bipyramid</w:t>
            </w:r>
          </w:p>
        </w:tc>
        <w:tc>
          <w:tcPr>
            <w:tcW w:w="1986" w:type="dxa"/>
          </w:tcPr>
          <w:p w14:paraId="0B17B637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8A021BE" wp14:editId="123B640F">
                  <wp:extent cx="1080000" cy="1310036"/>
                  <wp:effectExtent l="0" t="0" r="635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603" r="23593"/>
                          <a:stretch/>
                        </pic:blipFill>
                        <pic:spPr bwMode="auto">
                          <a:xfrm>
                            <a:off x="0" y="0"/>
                            <a:ext cx="1080000" cy="13100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27B62291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1158CC33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169E8ADC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120° </m:t>
                </m:r>
              </m:oMath>
            </m:oMathPara>
          </w:p>
        </w:tc>
        <w:tc>
          <w:tcPr>
            <w:tcW w:w="1418" w:type="dxa"/>
          </w:tcPr>
          <w:p w14:paraId="5B41D497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07858751" w14:textId="22698F9C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618E8090" w14:textId="77777777" w:rsidTr="00603147">
        <w:tc>
          <w:tcPr>
            <w:tcW w:w="649" w:type="dxa"/>
            <w:shd w:val="clear" w:color="auto" w:fill="92D050"/>
          </w:tcPr>
          <w:p w14:paraId="569E020F" w14:textId="77777777" w:rsidR="00F94BF9" w:rsidRDefault="00F94BF9" w:rsidP="003142B2">
            <w:pPr>
              <w:jc w:val="center"/>
            </w:pPr>
            <w:r>
              <w:t>5</w:t>
            </w:r>
          </w:p>
        </w:tc>
        <w:tc>
          <w:tcPr>
            <w:tcW w:w="1597" w:type="dxa"/>
          </w:tcPr>
          <w:p w14:paraId="06C1CC66" w14:textId="77777777" w:rsidR="00F94BF9" w:rsidRDefault="00F94BF9" w:rsidP="003142B2">
            <w:pPr>
              <w:jc w:val="center"/>
            </w:pPr>
            <w:r>
              <w:t>SPY-5</w:t>
            </w:r>
          </w:p>
        </w:tc>
        <w:tc>
          <w:tcPr>
            <w:tcW w:w="920" w:type="dxa"/>
          </w:tcPr>
          <w:p w14:paraId="53CB1B74" w14:textId="77777777" w:rsidR="00F94BF9" w:rsidRDefault="00F94BF9" w:rsidP="003142B2"/>
        </w:tc>
        <w:tc>
          <w:tcPr>
            <w:tcW w:w="1794" w:type="dxa"/>
          </w:tcPr>
          <w:p w14:paraId="31E90609" w14:textId="77777777" w:rsidR="00F94BF9" w:rsidRDefault="00F94BF9" w:rsidP="003142B2">
            <w:r>
              <w:t>Square pyramid</w:t>
            </w:r>
          </w:p>
        </w:tc>
        <w:tc>
          <w:tcPr>
            <w:tcW w:w="1986" w:type="dxa"/>
          </w:tcPr>
          <w:p w14:paraId="53995964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B7A5025" wp14:editId="6E6153DC">
                  <wp:extent cx="1080000" cy="870775"/>
                  <wp:effectExtent l="0" t="0" r="6350" b="5715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211" t="9915" r="17859" b="17029"/>
                          <a:stretch/>
                        </pic:blipFill>
                        <pic:spPr bwMode="auto">
                          <a:xfrm>
                            <a:off x="0" y="0"/>
                            <a:ext cx="1080000" cy="870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3D072E2A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5782DD1E" w14:textId="77777777" w:rsidR="00F94BF9" w:rsidRDefault="00B435B1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</w:tc>
        <w:tc>
          <w:tcPr>
            <w:tcW w:w="1418" w:type="dxa"/>
          </w:tcPr>
          <w:p w14:paraId="5269BC43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3D68338D" w14:textId="3764CC91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</m:e>
                  </m:mr>
                </m:m>
              </m:oMath>
            </m:oMathPara>
          </w:p>
        </w:tc>
      </w:tr>
      <w:tr w:rsidR="00F94BF9" w14:paraId="526A7551" w14:textId="77777777" w:rsidTr="00603147">
        <w:tc>
          <w:tcPr>
            <w:tcW w:w="649" w:type="dxa"/>
            <w:shd w:val="clear" w:color="auto" w:fill="92D050"/>
          </w:tcPr>
          <w:p w14:paraId="32E6F412" w14:textId="77777777" w:rsidR="00F94BF9" w:rsidRDefault="00F94BF9" w:rsidP="003142B2">
            <w:pPr>
              <w:jc w:val="center"/>
            </w:pPr>
            <w:r>
              <w:t>6</w:t>
            </w:r>
          </w:p>
        </w:tc>
        <w:tc>
          <w:tcPr>
            <w:tcW w:w="1597" w:type="dxa"/>
          </w:tcPr>
          <w:p w14:paraId="612E359F" w14:textId="77777777" w:rsidR="00F94BF9" w:rsidRDefault="00F94BF9" w:rsidP="003142B2">
            <w:pPr>
              <w:jc w:val="center"/>
            </w:pPr>
            <w:r>
              <w:t>OC-6</w:t>
            </w:r>
          </w:p>
        </w:tc>
        <w:tc>
          <w:tcPr>
            <w:tcW w:w="920" w:type="dxa"/>
          </w:tcPr>
          <w:p w14:paraId="44CC01DB" w14:textId="77777777" w:rsidR="00F94BF9" w:rsidRDefault="00F94BF9" w:rsidP="003142B2"/>
        </w:tc>
        <w:tc>
          <w:tcPr>
            <w:tcW w:w="1794" w:type="dxa"/>
          </w:tcPr>
          <w:p w14:paraId="61701A61" w14:textId="77777777" w:rsidR="00F94BF9" w:rsidRDefault="00F94BF9" w:rsidP="003142B2">
            <w:r>
              <w:t>Octahedron</w:t>
            </w:r>
          </w:p>
        </w:tc>
        <w:tc>
          <w:tcPr>
            <w:tcW w:w="1986" w:type="dxa"/>
          </w:tcPr>
          <w:p w14:paraId="24B0E3B1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26DB1682" wp14:editId="3DFB4F2B">
                  <wp:extent cx="1080000" cy="1212122"/>
                  <wp:effectExtent l="0" t="0" r="6350" b="762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511" t="9045" r="22148" b="11102"/>
                          <a:stretch/>
                        </pic:blipFill>
                        <pic:spPr bwMode="auto">
                          <a:xfrm>
                            <a:off x="0" y="0"/>
                            <a:ext cx="1080000" cy="12121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311BB8B8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0F8A4642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46B61C88" w14:textId="77777777" w:rsidR="00F94BF9" w:rsidRDefault="00B435B1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,180°</m:t>
                </m:r>
              </m:oMath>
            </m:oMathPara>
          </w:p>
        </w:tc>
        <w:tc>
          <w:tcPr>
            <w:tcW w:w="1418" w:type="dxa"/>
          </w:tcPr>
          <w:p w14:paraId="53715CFB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3F08DF47" w14:textId="6103317C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179C0845" w14:textId="77777777" w:rsidTr="00603147">
        <w:tc>
          <w:tcPr>
            <w:tcW w:w="649" w:type="dxa"/>
            <w:shd w:val="clear" w:color="auto" w:fill="92D050"/>
          </w:tcPr>
          <w:p w14:paraId="59238C0D" w14:textId="77777777" w:rsidR="00F94BF9" w:rsidRDefault="00F94BF9" w:rsidP="003142B2">
            <w:pPr>
              <w:jc w:val="center"/>
            </w:pPr>
            <w:r>
              <w:t>6</w:t>
            </w:r>
          </w:p>
        </w:tc>
        <w:tc>
          <w:tcPr>
            <w:tcW w:w="1597" w:type="dxa"/>
          </w:tcPr>
          <w:p w14:paraId="43C0B094" w14:textId="77777777" w:rsidR="00F94BF9" w:rsidRDefault="00F94BF9" w:rsidP="003142B2">
            <w:pPr>
              <w:jc w:val="center"/>
            </w:pPr>
            <w:r>
              <w:t>TPR-6</w:t>
            </w:r>
          </w:p>
        </w:tc>
        <w:tc>
          <w:tcPr>
            <w:tcW w:w="920" w:type="dxa"/>
          </w:tcPr>
          <w:p w14:paraId="52430025" w14:textId="77777777" w:rsidR="00F94BF9" w:rsidRDefault="00F94BF9" w:rsidP="003142B2"/>
        </w:tc>
        <w:tc>
          <w:tcPr>
            <w:tcW w:w="1794" w:type="dxa"/>
          </w:tcPr>
          <w:p w14:paraId="6F69783C" w14:textId="77777777" w:rsidR="00F94BF9" w:rsidRDefault="00F94BF9" w:rsidP="003142B2">
            <w:r>
              <w:t>Trigonal prism</w:t>
            </w:r>
          </w:p>
        </w:tc>
        <w:tc>
          <w:tcPr>
            <w:tcW w:w="1986" w:type="dxa"/>
          </w:tcPr>
          <w:p w14:paraId="3C368C1C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B]</w:t>
            </w:r>
          </w:p>
        </w:tc>
        <w:tc>
          <w:tcPr>
            <w:tcW w:w="2126" w:type="dxa"/>
          </w:tcPr>
          <w:p w14:paraId="13A9E0D2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7722992D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055B38BB" w14:textId="31381FDE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e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f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e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f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-e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f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d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-e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f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d</m:t>
                      </m:r>
                    </m:e>
                  </m:mr>
                </m:m>
              </m:oMath>
            </m:oMathPara>
          </w:p>
        </w:tc>
      </w:tr>
      <w:tr w:rsidR="00F94BF9" w14:paraId="67BD11F9" w14:textId="77777777" w:rsidTr="00603147">
        <w:tc>
          <w:tcPr>
            <w:tcW w:w="649" w:type="dxa"/>
            <w:shd w:val="clear" w:color="auto" w:fill="92D050"/>
          </w:tcPr>
          <w:p w14:paraId="57F60A98" w14:textId="77777777" w:rsidR="00F94BF9" w:rsidRDefault="00F94BF9" w:rsidP="003142B2">
            <w:pPr>
              <w:jc w:val="center"/>
            </w:pPr>
            <w:r>
              <w:lastRenderedPageBreak/>
              <w:t>7</w:t>
            </w:r>
          </w:p>
        </w:tc>
        <w:tc>
          <w:tcPr>
            <w:tcW w:w="1597" w:type="dxa"/>
          </w:tcPr>
          <w:p w14:paraId="0DD1BD69" w14:textId="77777777" w:rsidR="00F94BF9" w:rsidRDefault="00F94BF9" w:rsidP="003142B2">
            <w:pPr>
              <w:jc w:val="center"/>
            </w:pPr>
            <w:r>
              <w:t>PBPY-7</w:t>
            </w:r>
          </w:p>
          <w:p w14:paraId="150146A8" w14:textId="27302D62" w:rsidR="00B435B1" w:rsidRDefault="00B435B1" w:rsidP="003142B2">
            <w:pPr>
              <w:jc w:val="center"/>
            </w:pPr>
            <w:r>
              <w:t xml:space="preserve">[1/3 most </w:t>
            </w:r>
            <w:proofErr w:type="spellStart"/>
            <w:r>
              <w:t>frequente</w:t>
            </w:r>
            <w:proofErr w:type="spellEnd"/>
            <w:r>
              <w:t xml:space="preserve"> for CN 7]</w:t>
            </w:r>
          </w:p>
        </w:tc>
        <w:tc>
          <w:tcPr>
            <w:tcW w:w="920" w:type="dxa"/>
          </w:tcPr>
          <w:p w14:paraId="6D0061E9" w14:textId="77777777" w:rsidR="00F94BF9" w:rsidRDefault="00F94BF9" w:rsidP="003142B2">
            <w:r>
              <w:t>PBP</w:t>
            </w:r>
          </w:p>
        </w:tc>
        <w:tc>
          <w:tcPr>
            <w:tcW w:w="1794" w:type="dxa"/>
          </w:tcPr>
          <w:p w14:paraId="42B92167" w14:textId="77777777" w:rsidR="00F94BF9" w:rsidRDefault="00F94BF9" w:rsidP="003142B2">
            <w:r>
              <w:t>pentagonal bipyramid</w:t>
            </w:r>
          </w:p>
        </w:tc>
        <w:tc>
          <w:tcPr>
            <w:tcW w:w="1986" w:type="dxa"/>
          </w:tcPr>
          <w:p w14:paraId="53434CB3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D190B92" wp14:editId="74DDCFE7">
                  <wp:extent cx="1080000" cy="1059759"/>
                  <wp:effectExtent l="0" t="0" r="6350" b="762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819" t="3653" r="14334" b="6234"/>
                          <a:stretch/>
                        </pic:blipFill>
                        <pic:spPr bwMode="auto">
                          <a:xfrm>
                            <a:off x="0" y="0"/>
                            <a:ext cx="1080000" cy="10597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57E25886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216B034B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216A1C54" w14:textId="77777777" w:rsidR="00F94BF9" w:rsidRDefault="00B435B1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72°,144°</m:t>
                </m:r>
              </m:oMath>
            </m:oMathPara>
          </w:p>
        </w:tc>
        <w:tc>
          <w:tcPr>
            <w:tcW w:w="1418" w:type="dxa"/>
          </w:tcPr>
          <w:p w14:paraId="7ECD9250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2F72F210" w14:textId="75111A89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i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 xml:space="preserve">j 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k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l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k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l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i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 xml:space="preserve">-j 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7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1FEC0D66" w14:textId="77777777" w:rsidTr="008F3932">
        <w:tc>
          <w:tcPr>
            <w:tcW w:w="649" w:type="dxa"/>
            <w:shd w:val="clear" w:color="auto" w:fill="FFC000" w:themeFill="accent4"/>
          </w:tcPr>
          <w:p w14:paraId="5B676635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41A2EB25" w14:textId="77777777" w:rsidR="00F94BF9" w:rsidRDefault="00F94BF9" w:rsidP="003142B2">
            <w:pPr>
              <w:jc w:val="center"/>
            </w:pPr>
            <w:r>
              <w:t>OCF-7</w:t>
            </w:r>
          </w:p>
          <w:p w14:paraId="28C8D68C" w14:textId="16CAAE80" w:rsidR="00B435B1" w:rsidRDefault="00B435B1" w:rsidP="003142B2">
            <w:pPr>
              <w:jc w:val="center"/>
            </w:pPr>
            <w:r>
              <w:t xml:space="preserve">[2/3 most </w:t>
            </w:r>
            <w:proofErr w:type="spellStart"/>
            <w:r>
              <w:t>frequente</w:t>
            </w:r>
            <w:proofErr w:type="spellEnd"/>
            <w:r>
              <w:t xml:space="preserve"> for CN 7]</w:t>
            </w:r>
          </w:p>
        </w:tc>
        <w:tc>
          <w:tcPr>
            <w:tcW w:w="920" w:type="dxa"/>
          </w:tcPr>
          <w:p w14:paraId="3BDB83CA" w14:textId="77777777" w:rsidR="00F94BF9" w:rsidRDefault="00F94BF9" w:rsidP="003142B2">
            <w:r>
              <w:t>COC</w:t>
            </w:r>
          </w:p>
        </w:tc>
        <w:tc>
          <w:tcPr>
            <w:tcW w:w="1794" w:type="dxa"/>
          </w:tcPr>
          <w:p w14:paraId="6F5BA86F" w14:textId="77777777" w:rsidR="00F94BF9" w:rsidRDefault="00F94BF9" w:rsidP="003142B2">
            <w:r>
              <w:t xml:space="preserve">octahedron, face </w:t>
            </w:r>
            <w:proofErr w:type="spellStart"/>
            <w:r>
              <w:t>monocapped</w:t>
            </w:r>
            <w:proofErr w:type="spellEnd"/>
          </w:p>
        </w:tc>
        <w:tc>
          <w:tcPr>
            <w:tcW w:w="1986" w:type="dxa"/>
          </w:tcPr>
          <w:p w14:paraId="2A59922D" w14:textId="5768F6D4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C7DD876" wp14:editId="02E61757">
                  <wp:extent cx="1080000" cy="1181160"/>
                  <wp:effectExtent l="0" t="0" r="6350" b="0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647" t="4696" r="22024"/>
                          <a:stretch/>
                        </pic:blipFill>
                        <pic:spPr bwMode="auto">
                          <a:xfrm>
                            <a:off x="0" y="0"/>
                            <a:ext cx="1080000" cy="11811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C]</w:t>
            </w:r>
            <w:r w:rsidR="00B435B1">
              <w:rPr>
                <w:noProof/>
              </w:rPr>
              <w:t xml:space="preserve"> [K]</w:t>
            </w:r>
          </w:p>
        </w:tc>
        <w:tc>
          <w:tcPr>
            <w:tcW w:w="2126" w:type="dxa"/>
          </w:tcPr>
          <w:p w14:paraId="494998E5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277B6D26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45170A1E" w14:textId="77777777" w:rsidR="00F94BF9" w:rsidRDefault="00F94BF9" w:rsidP="003142B2">
            <w:pPr>
              <w:jc w:val="center"/>
            </w:pPr>
          </w:p>
        </w:tc>
      </w:tr>
      <w:tr w:rsidR="00F94BF9" w14:paraId="5B89688E" w14:textId="77777777" w:rsidTr="008F3932">
        <w:tc>
          <w:tcPr>
            <w:tcW w:w="649" w:type="dxa"/>
            <w:shd w:val="clear" w:color="auto" w:fill="FFC000" w:themeFill="accent4"/>
          </w:tcPr>
          <w:p w14:paraId="3DCAB621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13C3ED37" w14:textId="77777777" w:rsidR="00F94BF9" w:rsidRDefault="00F94BF9" w:rsidP="003142B2">
            <w:pPr>
              <w:jc w:val="center"/>
            </w:pPr>
            <w:r>
              <w:t>TPRS-7</w:t>
            </w:r>
          </w:p>
          <w:p w14:paraId="24B9F30C" w14:textId="64ED110F" w:rsidR="00B435B1" w:rsidRDefault="00B435B1" w:rsidP="003142B2">
            <w:pPr>
              <w:jc w:val="center"/>
            </w:pPr>
            <w:r>
              <w:t xml:space="preserve">[3/3 most </w:t>
            </w:r>
            <w:proofErr w:type="spellStart"/>
            <w:r>
              <w:t>frequente</w:t>
            </w:r>
            <w:proofErr w:type="spellEnd"/>
            <w:r>
              <w:t xml:space="preserve"> for CN 7]</w:t>
            </w:r>
          </w:p>
        </w:tc>
        <w:tc>
          <w:tcPr>
            <w:tcW w:w="920" w:type="dxa"/>
          </w:tcPr>
          <w:p w14:paraId="0CADCBC9" w14:textId="77777777" w:rsidR="00F94BF9" w:rsidRDefault="00F94BF9" w:rsidP="003142B2">
            <w:r>
              <w:t>CTP</w:t>
            </w:r>
          </w:p>
        </w:tc>
        <w:tc>
          <w:tcPr>
            <w:tcW w:w="1794" w:type="dxa"/>
          </w:tcPr>
          <w:p w14:paraId="026F88E2" w14:textId="77777777" w:rsidR="00F94BF9" w:rsidRDefault="00F94BF9" w:rsidP="003142B2">
            <w:r>
              <w:t xml:space="preserve">trigonal prism, </w:t>
            </w:r>
            <w:proofErr w:type="gramStart"/>
            <w:r>
              <w:t>square-face</w:t>
            </w:r>
            <w:proofErr w:type="gramEnd"/>
            <w:r>
              <w:t xml:space="preserve"> </w:t>
            </w:r>
            <w:proofErr w:type="spellStart"/>
            <w:r>
              <w:t>monocapped</w:t>
            </w:r>
            <w:proofErr w:type="spellEnd"/>
          </w:p>
        </w:tc>
        <w:tc>
          <w:tcPr>
            <w:tcW w:w="1986" w:type="dxa"/>
          </w:tcPr>
          <w:p w14:paraId="0BE2F5AF" w14:textId="391D3C6A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01A0A72" wp14:editId="120F86D8">
                  <wp:extent cx="1080000" cy="999367"/>
                  <wp:effectExtent l="0" t="0" r="6350" b="0"/>
                  <wp:docPr id="3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949" t="11481" r="17337" b="11111"/>
                          <a:stretch/>
                        </pic:blipFill>
                        <pic:spPr bwMode="auto">
                          <a:xfrm>
                            <a:off x="0" y="0"/>
                            <a:ext cx="1080000" cy="9993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D]</w:t>
            </w:r>
            <w:r w:rsidR="00700E25">
              <w:rPr>
                <w:noProof/>
              </w:rPr>
              <w:t xml:space="preserve"> [L]</w:t>
            </w:r>
          </w:p>
        </w:tc>
        <w:tc>
          <w:tcPr>
            <w:tcW w:w="2126" w:type="dxa"/>
          </w:tcPr>
          <w:p w14:paraId="1CF7FB2B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706B5AC1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61858D45" w14:textId="77777777" w:rsidR="00F94BF9" w:rsidRDefault="00F94BF9" w:rsidP="003142B2">
            <w:pPr>
              <w:jc w:val="center"/>
            </w:pPr>
          </w:p>
        </w:tc>
      </w:tr>
      <w:tr w:rsidR="00F94BF9" w14:paraId="45D43131" w14:textId="77777777" w:rsidTr="00603147">
        <w:tc>
          <w:tcPr>
            <w:tcW w:w="649" w:type="dxa"/>
            <w:shd w:val="clear" w:color="auto" w:fill="92D050"/>
          </w:tcPr>
          <w:p w14:paraId="417CFD48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730D89FF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6973E97B" w14:textId="77777777" w:rsidR="00F94BF9" w:rsidRDefault="00F94BF9" w:rsidP="003142B2">
            <w:r>
              <w:t>HVA</w:t>
            </w:r>
          </w:p>
        </w:tc>
        <w:tc>
          <w:tcPr>
            <w:tcW w:w="1794" w:type="dxa"/>
          </w:tcPr>
          <w:p w14:paraId="31AE038B" w14:textId="77777777" w:rsidR="00F94BF9" w:rsidRDefault="00F94BF9" w:rsidP="003142B2">
            <w:r w:rsidRPr="00714177">
              <w:t>Hexagonal bipyramid with a vacancy (axial)</w:t>
            </w:r>
            <w:r w:rsidRPr="00714177">
              <w:tab/>
            </w:r>
          </w:p>
          <w:p w14:paraId="1ED0F89D" w14:textId="586269BF" w:rsidR="005A55C9" w:rsidRDefault="005A55C9" w:rsidP="003142B2">
            <w:r>
              <w:t>[hexagonal pyramid]</w:t>
            </w:r>
          </w:p>
        </w:tc>
        <w:tc>
          <w:tcPr>
            <w:tcW w:w="1986" w:type="dxa"/>
          </w:tcPr>
          <w:p w14:paraId="51DE6C36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8B4C543" wp14:editId="4A008F67">
                  <wp:extent cx="1080000" cy="1019816"/>
                  <wp:effectExtent l="0" t="0" r="6350" b="8890"/>
                  <wp:docPr id="46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184" t="1629" r="12909" b="7894"/>
                          <a:stretch/>
                        </pic:blipFill>
                        <pic:spPr bwMode="auto">
                          <a:xfrm>
                            <a:off x="0" y="0"/>
                            <a:ext cx="1080000" cy="10198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5CEA30E7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1F62ED3B" w14:textId="77777777" w:rsidR="00F94BF9" w:rsidRDefault="00B435B1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60°,120°,180°</m:t>
                </m:r>
              </m:oMath>
            </m:oMathPara>
          </w:p>
        </w:tc>
        <w:tc>
          <w:tcPr>
            <w:tcW w:w="1418" w:type="dxa"/>
          </w:tcPr>
          <w:p w14:paraId="3133A5B5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2568F037" w14:textId="7A93A2F1" w:rsidR="00F94BF9" w:rsidRDefault="00E86E18" w:rsidP="003142B2">
            <w:pPr>
              <w:jc w:val="center"/>
            </w:pPr>
            <w:r>
              <w:t xml:space="preserve">Remove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8</m:t>
                  </m:r>
                </m:sub>
              </m:sSub>
            </m:oMath>
            <w:r>
              <w:rPr>
                <w:rFonts w:eastAsiaTheme="minorEastAsia"/>
              </w:rPr>
              <w:t xml:space="preserve"> or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7</m:t>
                  </m:r>
                </m:sub>
              </m:sSub>
            </m:oMath>
            <w:r>
              <w:rPr>
                <w:rFonts w:eastAsiaTheme="minorEastAsia"/>
              </w:rPr>
              <w:t xml:space="preserve"> from hexagonal bipyramid</w:t>
            </w:r>
          </w:p>
        </w:tc>
      </w:tr>
      <w:tr w:rsidR="00F94BF9" w14:paraId="06158F6E" w14:textId="77777777" w:rsidTr="00603147">
        <w:tc>
          <w:tcPr>
            <w:tcW w:w="649" w:type="dxa"/>
            <w:shd w:val="clear" w:color="auto" w:fill="92D050"/>
          </w:tcPr>
          <w:p w14:paraId="786FFC04" w14:textId="77777777" w:rsidR="00F94BF9" w:rsidRDefault="00F94BF9" w:rsidP="003142B2">
            <w:pPr>
              <w:jc w:val="center"/>
            </w:pPr>
            <w:r>
              <w:lastRenderedPageBreak/>
              <w:t>7</w:t>
            </w:r>
          </w:p>
        </w:tc>
        <w:tc>
          <w:tcPr>
            <w:tcW w:w="1597" w:type="dxa"/>
          </w:tcPr>
          <w:p w14:paraId="7B240FC6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317E158B" w14:textId="77777777" w:rsidR="00F94BF9" w:rsidRDefault="00F94BF9" w:rsidP="003142B2">
            <w:r>
              <w:t>HVP</w:t>
            </w:r>
          </w:p>
        </w:tc>
        <w:tc>
          <w:tcPr>
            <w:tcW w:w="1794" w:type="dxa"/>
          </w:tcPr>
          <w:p w14:paraId="4D0D3DA7" w14:textId="77777777" w:rsidR="00F94BF9" w:rsidRDefault="00F94BF9" w:rsidP="003142B2">
            <w:r w:rsidRPr="00714177">
              <w:t>Hexagonal bipyramid with a vacancy (equatorial)</w:t>
            </w:r>
            <w:r w:rsidRPr="00714177">
              <w:tab/>
            </w:r>
          </w:p>
        </w:tc>
        <w:tc>
          <w:tcPr>
            <w:tcW w:w="1986" w:type="dxa"/>
          </w:tcPr>
          <w:p w14:paraId="10030670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28A4A32" wp14:editId="5E4D2998">
                  <wp:extent cx="1080000" cy="1071947"/>
                  <wp:effectExtent l="0" t="0" r="6350" b="0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82" t="2094" r="14829" b="6265"/>
                          <a:stretch/>
                        </pic:blipFill>
                        <pic:spPr bwMode="auto">
                          <a:xfrm>
                            <a:off x="0" y="0"/>
                            <a:ext cx="1080000" cy="10719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5F1AB733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1EF3086E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6C9722D3" w14:textId="77777777" w:rsidR="00F94BF9" w:rsidRPr="00A82EAD" w:rsidRDefault="00B435B1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60°,120°,180°</m:t>
                </m:r>
              </m:oMath>
            </m:oMathPara>
          </w:p>
        </w:tc>
        <w:tc>
          <w:tcPr>
            <w:tcW w:w="1418" w:type="dxa"/>
          </w:tcPr>
          <w:p w14:paraId="7D1FE1B3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4B228357" w14:textId="7BF21CF0" w:rsidR="00F94BF9" w:rsidRDefault="00E86E18" w:rsidP="003142B2">
            <w:pPr>
              <w:jc w:val="center"/>
            </w:pPr>
            <w:r>
              <w:t xml:space="preserve">Remove one (any) from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>
              <w:rPr>
                <w:rFonts w:eastAsiaTheme="minorEastAsia"/>
              </w:rPr>
              <w:t xml:space="preserve"> to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6</m:t>
                  </m:r>
                </m:sub>
              </m:sSub>
            </m:oMath>
            <w:r>
              <w:rPr>
                <w:rFonts w:eastAsiaTheme="minorEastAsia"/>
              </w:rPr>
              <w:t xml:space="preserve"> from hexagonal bipyramid</w:t>
            </w:r>
          </w:p>
        </w:tc>
      </w:tr>
      <w:tr w:rsidR="00F94BF9" w14:paraId="1A1C7375" w14:textId="77777777" w:rsidTr="00603147">
        <w:tc>
          <w:tcPr>
            <w:tcW w:w="649" w:type="dxa"/>
            <w:shd w:val="clear" w:color="auto" w:fill="92D050"/>
          </w:tcPr>
          <w:p w14:paraId="042C14E1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2A29ABC5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1BAF689B" w14:textId="77777777" w:rsidR="00F94BF9" w:rsidRDefault="00F94BF9" w:rsidP="003142B2">
            <w:r>
              <w:t>CUV</w:t>
            </w:r>
          </w:p>
        </w:tc>
        <w:tc>
          <w:tcPr>
            <w:tcW w:w="1794" w:type="dxa"/>
          </w:tcPr>
          <w:p w14:paraId="334CB317" w14:textId="77777777" w:rsidR="00F94BF9" w:rsidRDefault="00F94BF9" w:rsidP="003142B2">
            <w:r w:rsidRPr="00714177">
              <w:t>Cube with a vacancy</w:t>
            </w:r>
            <w:r w:rsidRPr="00714177">
              <w:tab/>
            </w:r>
          </w:p>
        </w:tc>
        <w:tc>
          <w:tcPr>
            <w:tcW w:w="1986" w:type="dxa"/>
          </w:tcPr>
          <w:p w14:paraId="207F365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141865B" wp14:editId="59CC3E9A">
                  <wp:extent cx="1080000" cy="970125"/>
                  <wp:effectExtent l="0" t="0" r="6350" b="1905"/>
                  <wp:docPr id="48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547" t="14888" r="22156" b="15333"/>
                          <a:stretch/>
                        </pic:blipFill>
                        <pic:spPr bwMode="auto">
                          <a:xfrm>
                            <a:off x="0" y="0"/>
                            <a:ext cx="1080000" cy="970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4B54C8A0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0EA1893B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661A4D82" w14:textId="64566A57" w:rsidR="00F94BF9" w:rsidRDefault="00E86E18" w:rsidP="003142B2">
            <w:pPr>
              <w:jc w:val="center"/>
            </w:pPr>
            <w:r>
              <w:t>Remove one (any) from cube</w:t>
            </w:r>
          </w:p>
        </w:tc>
      </w:tr>
      <w:tr w:rsidR="00F94BF9" w14:paraId="52351C35" w14:textId="77777777" w:rsidTr="00603147">
        <w:tc>
          <w:tcPr>
            <w:tcW w:w="649" w:type="dxa"/>
            <w:shd w:val="clear" w:color="auto" w:fill="92D050"/>
          </w:tcPr>
          <w:p w14:paraId="50861350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429FCCAA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077B5F1E" w14:textId="77777777" w:rsidR="00F94BF9" w:rsidRDefault="00F94BF9" w:rsidP="003142B2">
            <w:r>
              <w:t>SAV</w:t>
            </w:r>
          </w:p>
        </w:tc>
        <w:tc>
          <w:tcPr>
            <w:tcW w:w="1794" w:type="dxa"/>
          </w:tcPr>
          <w:p w14:paraId="22FCAEB5" w14:textId="77777777" w:rsidR="00F94BF9" w:rsidRDefault="00F94BF9" w:rsidP="003142B2">
            <w:r w:rsidRPr="00714177">
              <w:t>Square antiprism with a vacancy</w:t>
            </w:r>
            <w:r w:rsidRPr="00714177">
              <w:tab/>
            </w:r>
          </w:p>
        </w:tc>
        <w:tc>
          <w:tcPr>
            <w:tcW w:w="1986" w:type="dxa"/>
          </w:tcPr>
          <w:p w14:paraId="52C7210E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B8A8938" wp14:editId="5CBED2B4">
                  <wp:extent cx="1080000" cy="1035111"/>
                  <wp:effectExtent l="0" t="0" r="6350" b="0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273" t="14423" r="21086" b="10686"/>
                          <a:stretch/>
                        </pic:blipFill>
                        <pic:spPr bwMode="auto">
                          <a:xfrm>
                            <a:off x="0" y="0"/>
                            <a:ext cx="1080000" cy="10351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3C4C04FB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4B67E46E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6BB3223B" w14:textId="3F1AB9A0" w:rsidR="00F94BF9" w:rsidRDefault="00E86E18" w:rsidP="003142B2">
            <w:pPr>
              <w:jc w:val="center"/>
            </w:pPr>
            <w:r>
              <w:t>Remove one (any) from square antiprism</w:t>
            </w:r>
          </w:p>
        </w:tc>
      </w:tr>
      <w:tr w:rsidR="00F94BF9" w14:paraId="179FCF19" w14:textId="77777777" w:rsidTr="00603147">
        <w:tc>
          <w:tcPr>
            <w:tcW w:w="649" w:type="dxa"/>
            <w:shd w:val="clear" w:color="auto" w:fill="92D050"/>
          </w:tcPr>
          <w:p w14:paraId="5A87F0F3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2C336FFF" w14:textId="77777777" w:rsidR="00F94BF9" w:rsidRDefault="00F94BF9" w:rsidP="003142B2">
            <w:pPr>
              <w:jc w:val="center"/>
            </w:pPr>
            <w:r>
              <w:t>CU-8</w:t>
            </w:r>
          </w:p>
        </w:tc>
        <w:tc>
          <w:tcPr>
            <w:tcW w:w="920" w:type="dxa"/>
          </w:tcPr>
          <w:p w14:paraId="4C5C5BAF" w14:textId="77777777" w:rsidR="00F94BF9" w:rsidRDefault="00F94BF9" w:rsidP="003142B2">
            <w:r>
              <w:t>CUB</w:t>
            </w:r>
          </w:p>
        </w:tc>
        <w:tc>
          <w:tcPr>
            <w:tcW w:w="1794" w:type="dxa"/>
          </w:tcPr>
          <w:p w14:paraId="0E361E72" w14:textId="77777777" w:rsidR="00F94BF9" w:rsidRDefault="00F94BF9" w:rsidP="003142B2">
            <w:r>
              <w:t>cube</w:t>
            </w:r>
          </w:p>
        </w:tc>
        <w:tc>
          <w:tcPr>
            <w:tcW w:w="1986" w:type="dxa"/>
          </w:tcPr>
          <w:p w14:paraId="4D3AB50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FA6276C" wp14:editId="44432084">
                  <wp:extent cx="1080000" cy="973729"/>
                  <wp:effectExtent l="0" t="0" r="6350" b="0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428" t="14262" r="22281" b="15636"/>
                          <a:stretch/>
                        </pic:blipFill>
                        <pic:spPr bwMode="auto">
                          <a:xfrm>
                            <a:off x="0" y="0"/>
                            <a:ext cx="1080000" cy="9737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603FE7E5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0EB01CED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155276AF" w14:textId="50E0B6A1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 xml:space="preserve">g 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7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8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</m:e>
                  </m:mr>
                </m:m>
              </m:oMath>
            </m:oMathPara>
          </w:p>
        </w:tc>
      </w:tr>
      <w:tr w:rsidR="00F94BF9" w14:paraId="106053B3" w14:textId="77777777" w:rsidTr="00603147">
        <w:tc>
          <w:tcPr>
            <w:tcW w:w="649" w:type="dxa"/>
            <w:shd w:val="clear" w:color="auto" w:fill="92D050"/>
          </w:tcPr>
          <w:p w14:paraId="68D8BC69" w14:textId="77777777" w:rsidR="00F94BF9" w:rsidRDefault="00F94BF9" w:rsidP="003142B2">
            <w:pPr>
              <w:jc w:val="center"/>
            </w:pPr>
            <w:r>
              <w:lastRenderedPageBreak/>
              <w:t>8</w:t>
            </w:r>
          </w:p>
        </w:tc>
        <w:tc>
          <w:tcPr>
            <w:tcW w:w="1597" w:type="dxa"/>
          </w:tcPr>
          <w:p w14:paraId="5DC0E92D" w14:textId="77777777" w:rsidR="00F94BF9" w:rsidRDefault="00F94BF9" w:rsidP="003142B2">
            <w:pPr>
              <w:jc w:val="center"/>
            </w:pPr>
            <w:r>
              <w:t>SAPR-8</w:t>
            </w:r>
          </w:p>
        </w:tc>
        <w:tc>
          <w:tcPr>
            <w:tcW w:w="920" w:type="dxa"/>
          </w:tcPr>
          <w:p w14:paraId="4CBE45CE" w14:textId="77777777" w:rsidR="00F94BF9" w:rsidRDefault="00F94BF9" w:rsidP="003142B2">
            <w:r>
              <w:t>SQA</w:t>
            </w:r>
          </w:p>
        </w:tc>
        <w:tc>
          <w:tcPr>
            <w:tcW w:w="1794" w:type="dxa"/>
          </w:tcPr>
          <w:p w14:paraId="3A88BD3D" w14:textId="77777777" w:rsidR="00F94BF9" w:rsidRDefault="00F94BF9" w:rsidP="003142B2">
            <w:r>
              <w:t>square antiprism</w:t>
            </w:r>
          </w:p>
        </w:tc>
        <w:tc>
          <w:tcPr>
            <w:tcW w:w="1986" w:type="dxa"/>
          </w:tcPr>
          <w:p w14:paraId="2AD098FD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E435054" wp14:editId="576D8154">
                  <wp:extent cx="1079411" cy="926275"/>
                  <wp:effectExtent l="0" t="0" r="6985" b="7620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306" t="13801" r="18994" b="14431"/>
                          <a:stretch/>
                        </pic:blipFill>
                        <pic:spPr bwMode="auto">
                          <a:xfrm>
                            <a:off x="0" y="0"/>
                            <a:ext cx="1080000" cy="9267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E]</w:t>
            </w:r>
          </w:p>
        </w:tc>
        <w:tc>
          <w:tcPr>
            <w:tcW w:w="2126" w:type="dxa"/>
          </w:tcPr>
          <w:p w14:paraId="1F89F4DC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0A835253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6AF9E8AE" w14:textId="2DDDB47A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 xml:space="preserve">g 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7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8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g</m:t>
                      </m:r>
                    </m:e>
                  </m:mr>
                </m:m>
              </m:oMath>
            </m:oMathPara>
          </w:p>
        </w:tc>
      </w:tr>
      <w:tr w:rsidR="00F94BF9" w14:paraId="0D10B0DB" w14:textId="77777777" w:rsidTr="00603147">
        <w:tc>
          <w:tcPr>
            <w:tcW w:w="649" w:type="dxa"/>
            <w:shd w:val="clear" w:color="auto" w:fill="92D050"/>
          </w:tcPr>
          <w:p w14:paraId="5A77B080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3CBAFA5D" w14:textId="77777777" w:rsidR="00F94BF9" w:rsidRDefault="00F94BF9" w:rsidP="003142B2">
            <w:pPr>
              <w:jc w:val="center"/>
            </w:pPr>
            <w:r>
              <w:t>DD-8</w:t>
            </w:r>
          </w:p>
        </w:tc>
        <w:tc>
          <w:tcPr>
            <w:tcW w:w="920" w:type="dxa"/>
          </w:tcPr>
          <w:p w14:paraId="6C238FC8" w14:textId="77777777" w:rsidR="00F94BF9" w:rsidRDefault="00F94BF9" w:rsidP="003142B2"/>
        </w:tc>
        <w:tc>
          <w:tcPr>
            <w:tcW w:w="1794" w:type="dxa"/>
          </w:tcPr>
          <w:p w14:paraId="2B4FEF3B" w14:textId="77777777" w:rsidR="00F94BF9" w:rsidRDefault="00F94BF9" w:rsidP="003142B2">
            <w:r>
              <w:t>dodecahedron</w:t>
            </w:r>
          </w:p>
        </w:tc>
        <w:tc>
          <w:tcPr>
            <w:tcW w:w="1986" w:type="dxa"/>
          </w:tcPr>
          <w:p w14:paraId="349982C6" w14:textId="5869D52F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F]</w:t>
            </w:r>
            <w:r w:rsidR="00FA6520">
              <w:rPr>
                <w:noProof/>
              </w:rPr>
              <w:t xml:space="preserve"> [M]</w:t>
            </w:r>
          </w:p>
        </w:tc>
        <w:tc>
          <w:tcPr>
            <w:tcW w:w="2126" w:type="dxa"/>
          </w:tcPr>
          <w:p w14:paraId="003AC5B1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69BED005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583F3CEA" w14:textId="77777777" w:rsidR="00F94BF9" w:rsidRDefault="00F94BF9" w:rsidP="003142B2">
            <w:pPr>
              <w:jc w:val="center"/>
            </w:pPr>
          </w:p>
        </w:tc>
      </w:tr>
      <w:tr w:rsidR="00F94BF9" w14:paraId="3456E13F" w14:textId="77777777" w:rsidTr="00603147">
        <w:tc>
          <w:tcPr>
            <w:tcW w:w="649" w:type="dxa"/>
            <w:shd w:val="clear" w:color="auto" w:fill="92D050"/>
          </w:tcPr>
          <w:p w14:paraId="545D7ED9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21D83B00" w14:textId="77777777" w:rsidR="00F94BF9" w:rsidRDefault="00F94BF9" w:rsidP="003142B2">
            <w:pPr>
              <w:jc w:val="center"/>
            </w:pPr>
            <w:r>
              <w:t>HBPY-8</w:t>
            </w:r>
          </w:p>
        </w:tc>
        <w:tc>
          <w:tcPr>
            <w:tcW w:w="920" w:type="dxa"/>
          </w:tcPr>
          <w:p w14:paraId="7F5C459D" w14:textId="77777777" w:rsidR="00F94BF9" w:rsidRDefault="00F94BF9" w:rsidP="003142B2">
            <w:r>
              <w:t>HBP</w:t>
            </w:r>
          </w:p>
        </w:tc>
        <w:tc>
          <w:tcPr>
            <w:tcW w:w="1794" w:type="dxa"/>
          </w:tcPr>
          <w:p w14:paraId="11E79757" w14:textId="77777777" w:rsidR="00F94BF9" w:rsidRDefault="00F94BF9" w:rsidP="003142B2">
            <w:r>
              <w:t>hexagonal bipyramid</w:t>
            </w:r>
          </w:p>
        </w:tc>
        <w:tc>
          <w:tcPr>
            <w:tcW w:w="1986" w:type="dxa"/>
          </w:tcPr>
          <w:p w14:paraId="7CA5AF75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F07530D" wp14:editId="7709E3E6">
                  <wp:extent cx="1080000" cy="1126915"/>
                  <wp:effectExtent l="0" t="0" r="6350" b="0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515" r="12637"/>
                          <a:stretch/>
                        </pic:blipFill>
                        <pic:spPr bwMode="auto">
                          <a:xfrm>
                            <a:off x="0" y="0"/>
                            <a:ext cx="1080000" cy="11269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7B4906F3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3B9C8466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7E901B16" w14:textId="77777777" w:rsidR="00F94BF9" w:rsidRDefault="00B435B1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60°,120°,180°</m:t>
                </m:r>
              </m:oMath>
            </m:oMathPara>
          </w:p>
        </w:tc>
        <w:tc>
          <w:tcPr>
            <w:tcW w:w="1418" w:type="dxa"/>
          </w:tcPr>
          <w:p w14:paraId="796C199E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431FC1B4" w14:textId="67624530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 xml:space="preserve">c 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7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8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7FE6C1C5" w14:textId="77777777" w:rsidTr="00603147">
        <w:tc>
          <w:tcPr>
            <w:tcW w:w="649" w:type="dxa"/>
            <w:shd w:val="clear" w:color="auto" w:fill="FF0000"/>
          </w:tcPr>
          <w:p w14:paraId="040BF2F9" w14:textId="20124F47" w:rsidR="00F94BF9" w:rsidRDefault="008F3932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59750010" w14:textId="77777777" w:rsidR="00F94BF9" w:rsidRDefault="00F94BF9" w:rsidP="003142B2">
            <w:pPr>
              <w:jc w:val="center"/>
            </w:pPr>
            <w:r>
              <w:t>OCT-8</w:t>
            </w:r>
          </w:p>
        </w:tc>
        <w:tc>
          <w:tcPr>
            <w:tcW w:w="920" w:type="dxa"/>
          </w:tcPr>
          <w:p w14:paraId="78905C32" w14:textId="77777777" w:rsidR="00F94BF9" w:rsidRDefault="00F94BF9" w:rsidP="003142B2">
            <w:r>
              <w:t>BOC</w:t>
            </w:r>
          </w:p>
        </w:tc>
        <w:tc>
          <w:tcPr>
            <w:tcW w:w="1794" w:type="dxa"/>
          </w:tcPr>
          <w:p w14:paraId="552DEA11" w14:textId="77777777" w:rsidR="00F94BF9" w:rsidRDefault="00F94BF9" w:rsidP="003142B2">
            <w:r>
              <w:t>octahedron, trans-bicapped</w:t>
            </w:r>
          </w:p>
        </w:tc>
        <w:tc>
          <w:tcPr>
            <w:tcW w:w="1986" w:type="dxa"/>
          </w:tcPr>
          <w:p w14:paraId="5D796A6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178E803" wp14:editId="2669A5DD">
                  <wp:extent cx="1080000" cy="1139752"/>
                  <wp:effectExtent l="0" t="0" r="6350" b="3810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604" t="1559" r="18407" b="4143"/>
                          <a:stretch/>
                        </pic:blipFill>
                        <pic:spPr bwMode="auto">
                          <a:xfrm>
                            <a:off x="0" y="0"/>
                            <a:ext cx="1080000" cy="113975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15F42EFD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53BB6884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57A56A2A" w14:textId="77777777" w:rsidR="00F94BF9" w:rsidRDefault="00F94BF9" w:rsidP="003142B2">
            <w:pPr>
              <w:jc w:val="center"/>
            </w:pPr>
          </w:p>
        </w:tc>
      </w:tr>
      <w:tr w:rsidR="00F94BF9" w14:paraId="1A8F8DF9" w14:textId="77777777" w:rsidTr="00A2204A">
        <w:tc>
          <w:tcPr>
            <w:tcW w:w="649" w:type="dxa"/>
            <w:shd w:val="clear" w:color="auto" w:fill="FFC000" w:themeFill="accent4"/>
          </w:tcPr>
          <w:p w14:paraId="52A48DB7" w14:textId="77777777" w:rsidR="00F94BF9" w:rsidRDefault="00F94BF9" w:rsidP="003142B2">
            <w:pPr>
              <w:jc w:val="center"/>
            </w:pPr>
            <w:r>
              <w:lastRenderedPageBreak/>
              <w:t>8</w:t>
            </w:r>
          </w:p>
        </w:tc>
        <w:tc>
          <w:tcPr>
            <w:tcW w:w="1597" w:type="dxa"/>
          </w:tcPr>
          <w:p w14:paraId="0DDD75BB" w14:textId="77777777" w:rsidR="00F94BF9" w:rsidRDefault="00F94BF9" w:rsidP="003142B2">
            <w:pPr>
              <w:jc w:val="center"/>
            </w:pPr>
            <w:r>
              <w:t>TPRT-8</w:t>
            </w:r>
          </w:p>
        </w:tc>
        <w:tc>
          <w:tcPr>
            <w:tcW w:w="920" w:type="dxa"/>
          </w:tcPr>
          <w:p w14:paraId="03FA4F05" w14:textId="77777777" w:rsidR="00F94BF9" w:rsidRDefault="00F94BF9" w:rsidP="003142B2">
            <w:r>
              <w:t>BTT</w:t>
            </w:r>
          </w:p>
        </w:tc>
        <w:tc>
          <w:tcPr>
            <w:tcW w:w="1794" w:type="dxa"/>
          </w:tcPr>
          <w:p w14:paraId="34B61C41" w14:textId="77777777" w:rsidR="00F94BF9" w:rsidRDefault="00F94BF9" w:rsidP="003142B2">
            <w:r>
              <w:t xml:space="preserve">trigonal prism, </w:t>
            </w:r>
            <w:proofErr w:type="gramStart"/>
            <w:r>
              <w:t>triangular-face</w:t>
            </w:r>
            <w:proofErr w:type="gramEnd"/>
            <w:r>
              <w:t xml:space="preserve"> bicapped</w:t>
            </w:r>
          </w:p>
        </w:tc>
        <w:tc>
          <w:tcPr>
            <w:tcW w:w="1986" w:type="dxa"/>
          </w:tcPr>
          <w:p w14:paraId="4966AE3F" w14:textId="68BBE4DD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E0CE2E8" wp14:editId="0F69AD09">
                  <wp:extent cx="1080000" cy="1415954"/>
                  <wp:effectExtent l="0" t="0" r="6350" b="0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694" t="2598" r="25610"/>
                          <a:stretch/>
                        </pic:blipFill>
                        <pic:spPr bwMode="auto">
                          <a:xfrm>
                            <a:off x="0" y="0"/>
                            <a:ext cx="1080000" cy="141595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G]</w:t>
            </w:r>
            <w:r w:rsidR="006D1023">
              <w:rPr>
                <w:noProof/>
              </w:rPr>
              <w:t xml:space="preserve"> [N]</w:t>
            </w:r>
          </w:p>
        </w:tc>
        <w:tc>
          <w:tcPr>
            <w:tcW w:w="2126" w:type="dxa"/>
          </w:tcPr>
          <w:p w14:paraId="03378F6A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058597E6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7121037C" w14:textId="77777777" w:rsidR="00F94BF9" w:rsidRDefault="00F94BF9" w:rsidP="003142B2">
            <w:pPr>
              <w:jc w:val="center"/>
            </w:pPr>
          </w:p>
        </w:tc>
      </w:tr>
      <w:tr w:rsidR="00F94BF9" w14:paraId="1FA6E21B" w14:textId="77777777" w:rsidTr="00603147">
        <w:tc>
          <w:tcPr>
            <w:tcW w:w="649" w:type="dxa"/>
            <w:shd w:val="clear" w:color="auto" w:fill="FF0000"/>
          </w:tcPr>
          <w:p w14:paraId="10463D3C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71A7EDFA" w14:textId="77777777" w:rsidR="00F94BF9" w:rsidRDefault="00F94BF9" w:rsidP="003142B2">
            <w:pPr>
              <w:jc w:val="center"/>
            </w:pPr>
            <w:r>
              <w:t>TPRS-8</w:t>
            </w:r>
          </w:p>
        </w:tc>
        <w:tc>
          <w:tcPr>
            <w:tcW w:w="920" w:type="dxa"/>
          </w:tcPr>
          <w:p w14:paraId="52617F17" w14:textId="77777777" w:rsidR="00F94BF9" w:rsidRDefault="00F94BF9" w:rsidP="003142B2">
            <w:r>
              <w:t>BTS</w:t>
            </w:r>
          </w:p>
        </w:tc>
        <w:tc>
          <w:tcPr>
            <w:tcW w:w="1794" w:type="dxa"/>
          </w:tcPr>
          <w:p w14:paraId="01556529" w14:textId="519C7F1A" w:rsidR="00F94BF9" w:rsidRDefault="00F94BF9" w:rsidP="003142B2">
            <w:r>
              <w:t xml:space="preserve">trigonal prism, </w:t>
            </w:r>
            <w:proofErr w:type="gramStart"/>
            <w:r>
              <w:t>square-face</w:t>
            </w:r>
            <w:proofErr w:type="gramEnd"/>
            <w:r>
              <w:t xml:space="preserve"> bicapped</w:t>
            </w:r>
            <w:r w:rsidR="001D590A">
              <w:br/>
            </w:r>
          </w:p>
        </w:tc>
        <w:tc>
          <w:tcPr>
            <w:tcW w:w="1986" w:type="dxa"/>
          </w:tcPr>
          <w:p w14:paraId="4416742A" w14:textId="374E56C2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1FE212" wp14:editId="3630C865">
                  <wp:extent cx="1080000" cy="951227"/>
                  <wp:effectExtent l="0" t="0" r="6350" b="1905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888" t="10652" r="15871" b="12700"/>
                          <a:stretch/>
                        </pic:blipFill>
                        <pic:spPr bwMode="auto">
                          <a:xfrm>
                            <a:off x="0" y="0"/>
                            <a:ext cx="1080000" cy="9512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H]</w:t>
            </w:r>
          </w:p>
        </w:tc>
        <w:tc>
          <w:tcPr>
            <w:tcW w:w="2126" w:type="dxa"/>
          </w:tcPr>
          <w:p w14:paraId="2C7357C9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5FFB87DE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4F984549" w14:textId="77777777" w:rsidR="00F94BF9" w:rsidRDefault="00F94BF9" w:rsidP="003142B2">
            <w:pPr>
              <w:jc w:val="center"/>
            </w:pPr>
          </w:p>
        </w:tc>
      </w:tr>
      <w:tr w:rsidR="00F94BF9" w14:paraId="3E0FF363" w14:textId="77777777" w:rsidTr="00603147">
        <w:tc>
          <w:tcPr>
            <w:tcW w:w="649" w:type="dxa"/>
            <w:shd w:val="clear" w:color="auto" w:fill="FFC000" w:themeFill="accent4"/>
          </w:tcPr>
          <w:p w14:paraId="603CDE74" w14:textId="77777777" w:rsidR="00F94BF9" w:rsidRDefault="00F94BF9" w:rsidP="003142B2">
            <w:pPr>
              <w:jc w:val="center"/>
            </w:pPr>
            <w:r>
              <w:t>9</w:t>
            </w:r>
          </w:p>
        </w:tc>
        <w:tc>
          <w:tcPr>
            <w:tcW w:w="1597" w:type="dxa"/>
          </w:tcPr>
          <w:p w14:paraId="1A2EEE45" w14:textId="77777777" w:rsidR="00F94BF9" w:rsidRDefault="00F94BF9" w:rsidP="003142B2">
            <w:pPr>
              <w:jc w:val="center"/>
            </w:pPr>
            <w:r>
              <w:t>TPRS-9</w:t>
            </w:r>
          </w:p>
        </w:tc>
        <w:tc>
          <w:tcPr>
            <w:tcW w:w="920" w:type="dxa"/>
          </w:tcPr>
          <w:p w14:paraId="27ACE017" w14:textId="77777777" w:rsidR="00F94BF9" w:rsidRDefault="00F94BF9" w:rsidP="003142B2">
            <w:r>
              <w:t>TTP</w:t>
            </w:r>
          </w:p>
          <w:p w14:paraId="157796A6" w14:textId="47093C58" w:rsidR="00E1295B" w:rsidRPr="001D590A" w:rsidRDefault="00E1295B" w:rsidP="003142B2">
            <w:pPr>
              <w:rPr>
                <w:b/>
                <w:bCs/>
              </w:rPr>
            </w:pPr>
            <w:r w:rsidRPr="001D590A">
              <w:rPr>
                <w:b/>
                <w:bCs/>
                <w:color w:val="FF0000"/>
              </w:rPr>
              <w:t>(</w:t>
            </w:r>
            <w:proofErr w:type="gramStart"/>
            <w:r w:rsidRPr="001D590A">
              <w:rPr>
                <w:b/>
                <w:bCs/>
                <w:color w:val="FF0000"/>
              </w:rPr>
              <w:t>similar to</w:t>
            </w:r>
            <w:proofErr w:type="gramEnd"/>
            <w:r w:rsidRPr="001D590A">
              <w:rPr>
                <w:b/>
                <w:bCs/>
                <w:color w:val="FF0000"/>
              </w:rPr>
              <w:t xml:space="preserve"> CSA)</w:t>
            </w:r>
          </w:p>
        </w:tc>
        <w:tc>
          <w:tcPr>
            <w:tcW w:w="1794" w:type="dxa"/>
          </w:tcPr>
          <w:p w14:paraId="34ECE9DC" w14:textId="77777777" w:rsidR="00F94BF9" w:rsidRDefault="00F94BF9" w:rsidP="003142B2">
            <w:r>
              <w:t>trigonal prism, square-face tricapped</w:t>
            </w:r>
          </w:p>
          <w:p w14:paraId="27DB2005" w14:textId="23618E13" w:rsidR="008139D6" w:rsidRDefault="008139D6" w:rsidP="003142B2"/>
        </w:tc>
        <w:tc>
          <w:tcPr>
            <w:tcW w:w="1986" w:type="dxa"/>
          </w:tcPr>
          <w:p w14:paraId="1C681EC2" w14:textId="124EB32B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884AE33" wp14:editId="651B9665">
                  <wp:extent cx="1080000" cy="1175947"/>
                  <wp:effectExtent l="0" t="0" r="6350" b="5715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516" t="5741" r="21250" b="2418"/>
                          <a:stretch/>
                        </pic:blipFill>
                        <pic:spPr bwMode="auto">
                          <a:xfrm>
                            <a:off x="0" y="0"/>
                            <a:ext cx="1080000" cy="11759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I]</w:t>
            </w:r>
            <w:r w:rsidR="00A2204A">
              <w:rPr>
                <w:noProof/>
              </w:rPr>
              <w:t xml:space="preserve"> [O]</w:t>
            </w:r>
          </w:p>
        </w:tc>
        <w:tc>
          <w:tcPr>
            <w:tcW w:w="2126" w:type="dxa"/>
          </w:tcPr>
          <w:p w14:paraId="6170C221" w14:textId="77777777" w:rsidR="00F94BF9" w:rsidRDefault="00F94BF9" w:rsidP="003142B2">
            <w:pPr>
              <w:jc w:val="center"/>
            </w:pPr>
          </w:p>
        </w:tc>
        <w:tc>
          <w:tcPr>
            <w:tcW w:w="1418" w:type="dxa"/>
          </w:tcPr>
          <w:p w14:paraId="3DD45B08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16B52317" w14:textId="77777777" w:rsidR="00F94BF9" w:rsidRDefault="00F94BF9" w:rsidP="003142B2">
            <w:pPr>
              <w:jc w:val="center"/>
            </w:pPr>
          </w:p>
        </w:tc>
      </w:tr>
      <w:tr w:rsidR="00F94BF9" w14:paraId="0A605C8B" w14:textId="77777777" w:rsidTr="00603147">
        <w:tc>
          <w:tcPr>
            <w:tcW w:w="649" w:type="dxa"/>
            <w:shd w:val="clear" w:color="auto" w:fill="92D050"/>
          </w:tcPr>
          <w:p w14:paraId="04F8E221" w14:textId="77777777" w:rsidR="00F94BF9" w:rsidRDefault="00F94BF9" w:rsidP="003142B2">
            <w:pPr>
              <w:jc w:val="center"/>
            </w:pPr>
            <w:r>
              <w:lastRenderedPageBreak/>
              <w:t>9</w:t>
            </w:r>
          </w:p>
        </w:tc>
        <w:tc>
          <w:tcPr>
            <w:tcW w:w="1597" w:type="dxa"/>
          </w:tcPr>
          <w:p w14:paraId="5B07B233" w14:textId="77777777" w:rsidR="00F94BF9" w:rsidRDefault="00F94BF9" w:rsidP="003142B2">
            <w:pPr>
              <w:jc w:val="center"/>
            </w:pPr>
            <w:r>
              <w:t>HBPY-9</w:t>
            </w:r>
          </w:p>
        </w:tc>
        <w:tc>
          <w:tcPr>
            <w:tcW w:w="920" w:type="dxa"/>
          </w:tcPr>
          <w:p w14:paraId="514C40CB" w14:textId="77777777" w:rsidR="00F94BF9" w:rsidRDefault="00F94BF9" w:rsidP="003142B2"/>
        </w:tc>
        <w:tc>
          <w:tcPr>
            <w:tcW w:w="1794" w:type="dxa"/>
          </w:tcPr>
          <w:p w14:paraId="755E85A8" w14:textId="77777777" w:rsidR="00F94BF9" w:rsidRDefault="00F94BF9" w:rsidP="003142B2">
            <w:r>
              <w:t>heptagonal bipyramid</w:t>
            </w:r>
          </w:p>
        </w:tc>
        <w:tc>
          <w:tcPr>
            <w:tcW w:w="1986" w:type="dxa"/>
          </w:tcPr>
          <w:p w14:paraId="463A7D0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J]</w:t>
            </w:r>
          </w:p>
        </w:tc>
        <w:tc>
          <w:tcPr>
            <w:tcW w:w="2126" w:type="dxa"/>
          </w:tcPr>
          <w:p w14:paraId="4CDB979D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1F54379B" w14:textId="77777777" w:rsidR="00F94BF9" w:rsidRPr="00A82EAD" w:rsidRDefault="00B435B1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7CE5F96A" w14:textId="77777777" w:rsidR="00F94BF9" w:rsidRDefault="00B435B1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360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7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1≤n≤4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>≈51.428,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 xml:space="preserve">102.857,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>154.286,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>205.714°</m:t>
                </m:r>
              </m:oMath>
            </m:oMathPara>
          </w:p>
        </w:tc>
        <w:tc>
          <w:tcPr>
            <w:tcW w:w="1418" w:type="dxa"/>
          </w:tcPr>
          <w:p w14:paraId="1D9E5BFC" w14:textId="77777777" w:rsidR="00F94BF9" w:rsidRDefault="00F94BF9" w:rsidP="003142B2">
            <w:pPr>
              <w:jc w:val="center"/>
            </w:pPr>
          </w:p>
        </w:tc>
        <w:tc>
          <w:tcPr>
            <w:tcW w:w="3468" w:type="dxa"/>
          </w:tcPr>
          <w:p w14:paraId="5F3B8B6A" w14:textId="185B8E6F" w:rsidR="00F94BF9" w:rsidRDefault="00B435B1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m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 xml:space="preserve">q 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n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r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p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s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p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 xml:space="preserve">-s 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n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r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7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m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q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8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9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087E15" w14:paraId="5045FDBD" w14:textId="77777777" w:rsidTr="00603147">
        <w:tc>
          <w:tcPr>
            <w:tcW w:w="649" w:type="dxa"/>
            <w:shd w:val="clear" w:color="auto" w:fill="FFC000" w:themeFill="accent4"/>
          </w:tcPr>
          <w:p w14:paraId="2DCAFDB7" w14:textId="77777777" w:rsidR="00087E15" w:rsidRDefault="00087E15" w:rsidP="00087E15">
            <w:pPr>
              <w:jc w:val="center"/>
            </w:pPr>
            <w:r>
              <w:t>9</w:t>
            </w:r>
          </w:p>
        </w:tc>
        <w:tc>
          <w:tcPr>
            <w:tcW w:w="1597" w:type="dxa"/>
          </w:tcPr>
          <w:p w14:paraId="5F741851" w14:textId="77777777" w:rsidR="00087E15" w:rsidRDefault="00087E15" w:rsidP="00087E15">
            <w:pPr>
              <w:jc w:val="center"/>
            </w:pPr>
          </w:p>
        </w:tc>
        <w:tc>
          <w:tcPr>
            <w:tcW w:w="920" w:type="dxa"/>
          </w:tcPr>
          <w:p w14:paraId="6CDFD6C3" w14:textId="77777777" w:rsidR="00087E15" w:rsidRDefault="00087E15" w:rsidP="00087E15">
            <w:r>
              <w:t>CSA</w:t>
            </w:r>
          </w:p>
          <w:p w14:paraId="03D5B62B" w14:textId="4E736635" w:rsidR="00087E15" w:rsidRDefault="00087E15" w:rsidP="00087E15">
            <w:r w:rsidRPr="001D590A">
              <w:rPr>
                <w:b/>
                <w:bCs/>
                <w:color w:val="FF0000"/>
              </w:rPr>
              <w:t>(</w:t>
            </w:r>
            <w:proofErr w:type="gramStart"/>
            <w:r w:rsidRPr="001D590A">
              <w:rPr>
                <w:b/>
                <w:bCs/>
                <w:color w:val="FF0000"/>
              </w:rPr>
              <w:t>similar to</w:t>
            </w:r>
            <w:proofErr w:type="gramEnd"/>
            <w:r w:rsidRPr="001D590A">
              <w:rPr>
                <w:b/>
                <w:bCs/>
                <w:color w:val="FF0000"/>
              </w:rPr>
              <w:t xml:space="preserve"> </w:t>
            </w:r>
            <w:r>
              <w:rPr>
                <w:b/>
                <w:bCs/>
                <w:color w:val="FF0000"/>
              </w:rPr>
              <w:t>TTP</w:t>
            </w:r>
            <w:r w:rsidRPr="001D590A">
              <w:rPr>
                <w:b/>
                <w:bCs/>
                <w:color w:val="FF0000"/>
              </w:rPr>
              <w:t>)</w:t>
            </w:r>
          </w:p>
        </w:tc>
        <w:tc>
          <w:tcPr>
            <w:tcW w:w="1794" w:type="dxa"/>
          </w:tcPr>
          <w:p w14:paraId="7AE7D05D" w14:textId="77777777" w:rsidR="00087E15" w:rsidRDefault="00087E15" w:rsidP="00087E15">
            <w:pPr>
              <w:rPr>
                <w:rFonts w:ascii="Trebuchet MS" w:hAnsi="Trebuchet MS"/>
                <w:color w:val="000000"/>
                <w:sz w:val="19"/>
                <w:szCs w:val="19"/>
              </w:rPr>
            </w:pPr>
            <w:r>
              <w:rPr>
                <w:rFonts w:ascii="Trebuchet MS" w:hAnsi="Trebuchet MS"/>
                <w:color w:val="000000"/>
                <w:sz w:val="19"/>
                <w:szCs w:val="19"/>
              </w:rPr>
              <w:t xml:space="preserve">Square antiprism, </w:t>
            </w:r>
            <w:proofErr w:type="gramStart"/>
            <w:r>
              <w:rPr>
                <w:rFonts w:ascii="Trebuchet MS" w:hAnsi="Trebuchet MS"/>
                <w:color w:val="000000"/>
                <w:sz w:val="19"/>
                <w:szCs w:val="19"/>
              </w:rPr>
              <w:t>square-face</w:t>
            </w:r>
            <w:proofErr w:type="gramEnd"/>
            <w:r>
              <w:rPr>
                <w:rFonts w:ascii="Trebuchet MS" w:hAnsi="Trebuchet MS"/>
                <w:color w:val="000000"/>
                <w:sz w:val="19"/>
                <w:szCs w:val="19"/>
              </w:rPr>
              <w:t xml:space="preserve"> </w:t>
            </w:r>
            <w:proofErr w:type="spellStart"/>
            <w:r>
              <w:rPr>
                <w:rFonts w:ascii="Trebuchet MS" w:hAnsi="Trebuchet MS"/>
                <w:color w:val="000000"/>
                <w:sz w:val="19"/>
                <w:szCs w:val="19"/>
              </w:rPr>
              <w:t>monocapped</w:t>
            </w:r>
            <w:proofErr w:type="spellEnd"/>
            <w:r>
              <w:rPr>
                <w:rFonts w:ascii="Trebuchet MS" w:hAnsi="Trebuchet MS"/>
                <w:color w:val="000000"/>
                <w:sz w:val="19"/>
                <w:szCs w:val="19"/>
              </w:rPr>
              <w:t xml:space="preserve"> [K]</w:t>
            </w:r>
          </w:p>
          <w:p w14:paraId="38BA41D3" w14:textId="3BCBD0EF" w:rsidR="00E33AC8" w:rsidRPr="00714177" w:rsidRDefault="00E33AC8" w:rsidP="00087E15">
            <w:pPr>
              <w:rPr>
                <w:rFonts w:ascii="Trebuchet MS" w:hAnsi="Trebuchet MS"/>
                <w:color w:val="000000"/>
                <w:sz w:val="19"/>
                <w:szCs w:val="19"/>
              </w:rPr>
            </w:pPr>
            <w:r>
              <w:rPr>
                <w:rFonts w:ascii="Trebuchet MS" w:hAnsi="Trebuchet MS"/>
                <w:color w:val="000000"/>
                <w:sz w:val="19"/>
                <w:szCs w:val="19"/>
              </w:rPr>
              <w:t>[P]</w:t>
            </w:r>
          </w:p>
        </w:tc>
        <w:tc>
          <w:tcPr>
            <w:tcW w:w="1986" w:type="dxa"/>
          </w:tcPr>
          <w:p w14:paraId="5C7C09F3" w14:textId="77777777" w:rsidR="00087E15" w:rsidRDefault="00087E15" w:rsidP="00087E15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E657F8C" wp14:editId="46DB1C6A">
                  <wp:extent cx="1080000" cy="1233486"/>
                  <wp:effectExtent l="0" t="0" r="6350" b="508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921" t="3489" r="20144" b="6727"/>
                          <a:stretch/>
                        </pic:blipFill>
                        <pic:spPr bwMode="auto">
                          <a:xfrm>
                            <a:off x="0" y="0"/>
                            <a:ext cx="1080000" cy="12334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126" w:type="dxa"/>
          </w:tcPr>
          <w:p w14:paraId="1D96A85D" w14:textId="77777777" w:rsidR="00087E15" w:rsidRDefault="00087E15" w:rsidP="00087E15">
            <w:pPr>
              <w:jc w:val="center"/>
            </w:pPr>
          </w:p>
        </w:tc>
        <w:tc>
          <w:tcPr>
            <w:tcW w:w="1418" w:type="dxa"/>
          </w:tcPr>
          <w:p w14:paraId="37C5BFA4" w14:textId="77777777" w:rsidR="00087E15" w:rsidRDefault="00087E15" w:rsidP="00087E15">
            <w:pPr>
              <w:jc w:val="center"/>
            </w:pPr>
          </w:p>
        </w:tc>
        <w:tc>
          <w:tcPr>
            <w:tcW w:w="3468" w:type="dxa"/>
          </w:tcPr>
          <w:p w14:paraId="3855D7D6" w14:textId="77777777" w:rsidR="00087E15" w:rsidRDefault="00087E15" w:rsidP="00087E15">
            <w:pPr>
              <w:jc w:val="center"/>
            </w:pPr>
          </w:p>
        </w:tc>
      </w:tr>
    </w:tbl>
    <w:p w14:paraId="28242310" w14:textId="77777777" w:rsidR="0075217A" w:rsidRDefault="0075217A" w:rsidP="00F94BF9"/>
    <w:p w14:paraId="0D61E9C4" w14:textId="77777777" w:rsidR="00F94BF9" w:rsidRDefault="00F94BF9" w:rsidP="00F94BF9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653"/>
        <w:gridCol w:w="3251"/>
        <w:gridCol w:w="2478"/>
        <w:gridCol w:w="1959"/>
        <w:gridCol w:w="1874"/>
      </w:tblGrid>
      <w:tr w:rsidR="00603147" w:rsidRPr="00603147" w14:paraId="62844B90" w14:textId="77777777" w:rsidTr="00603147">
        <w:trPr>
          <w:trHeight w:val="1975"/>
          <w:jc w:val="center"/>
        </w:trPr>
        <w:tc>
          <w:tcPr>
            <w:tcW w:w="0" w:type="auto"/>
            <w:gridSpan w:val="5"/>
          </w:tcPr>
          <w:p w14:paraId="7335E096" w14:textId="00DEBD28" w:rsidR="00603147" w:rsidRDefault="00603147" w:rsidP="00603147">
            <w:pPr>
              <w:rPr>
                <w:lang w:val="pt-PT"/>
              </w:rPr>
            </w:pPr>
            <w:r w:rsidRPr="00603147">
              <w:rPr>
                <w:lang w:val="pt-PT"/>
              </w:rPr>
              <w:t>[Z]</w:t>
            </w:r>
            <m:oMath>
              <m:r>
                <w:rPr>
                  <w:rFonts w:ascii="Cambria Math" w:hAnsi="Cambria Math"/>
                </w:rPr>
                <m:t xml:space="preserve">  </m:t>
              </m:r>
            </m:oMath>
          </w:p>
          <w:p w14:paraId="3B78F47B" w14:textId="0A5A663B" w:rsidR="00603147" w:rsidRDefault="00B435B1" w:rsidP="00603147">
            <w:pPr>
              <w:rPr>
                <w:lang w:val="pt-PT"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lang w:val="pt-PT"/>
                      </w:rPr>
                    </m:ctrlPr>
                  </m:mPr>
                  <m:mr>
                    <m:e>
                      <m:r>
                        <w:rPr>
                          <w:rFonts w:ascii="Cambria Math" w:eastAsiaTheme="minorEastAsia" w:hAnsi="Cambria Math"/>
                          <w:lang w:val="pt-PT"/>
                        </w:rPr>
                        <m:t>b=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lang w:val="pt-PT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lang w:val="pt-PT"/>
                            </w:rPr>
                            <m:t>a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lang w:val="pt-PT"/>
                            </w:rPr>
                            <m:t>2</m:t>
                          </m:r>
                        </m:den>
                      </m:f>
                    </m:e>
                    <m:e>
                      <m:r>
                        <w:rPr>
                          <w:rFonts w:ascii="Cambria Math" w:eastAsiaTheme="minorEastAsia" w:hAnsi="Cambria Math"/>
                          <w:lang w:val="pt-PT"/>
                        </w:rPr>
                        <m:t>c=a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lang w:val="pt-PT"/>
                            </w:rPr>
                          </m:ctrlPr>
                        </m:fPr>
                        <m:num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pt-PT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pt-PT"/>
                                </w:rPr>
                                <m:t xml:space="preserve">3 </m:t>
                              </m:r>
                            </m:e>
                          </m:rad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lang w:val="pt-PT"/>
                            </w:rPr>
                            <m:t>2</m:t>
                          </m:r>
                        </m:den>
                      </m:f>
                    </m:e>
                    <m:e>
                      <m:r>
                        <w:rPr>
                          <w:rFonts w:ascii="Cambria Math" w:eastAsiaTheme="minorEastAsia" w:hAnsi="Cambria Math"/>
                          <w:lang w:val="pt-PT"/>
                        </w:rPr>
                        <m:t>d=a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lang w:val="pt-PT"/>
                            </w:rPr>
                          </m:ctrlPr>
                        </m:fPr>
                        <m:num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pt-PT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pt-PT"/>
                                </w:rPr>
                                <m:t xml:space="preserve">2 </m:t>
                              </m:r>
                            </m:e>
                          </m:rad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lang w:val="pt-PT"/>
                            </w:rPr>
                            <m:t>2</m:t>
                          </m:r>
                        </m:den>
                      </m:f>
                    </m:e>
                    <m:e>
                      <m:r>
                        <w:rPr>
                          <w:rFonts w:ascii="Cambria Math" w:eastAsiaTheme="minorEastAsia" w:hAnsi="Cambria Math"/>
                          <w:lang w:val="pt-PT"/>
                        </w:rPr>
                        <m:t>e=a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lang w:val="pt-PT"/>
                            </w:rPr>
                          </m:ctrlPr>
                        </m:fPr>
                        <m:num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pt-PT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pt-PT"/>
                                </w:rPr>
                                <m:t xml:space="preserve">2 </m:t>
                              </m:r>
                            </m:e>
                          </m:rad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lang w:val="pt-PT"/>
                            </w:rPr>
                            <m:t>4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  <w:lang w:val="pt-PT"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Theme="minorEastAsia" w:hAnsi="Cambria Math"/>
                          <w:lang w:val="pt-PT"/>
                        </w:rPr>
                        <m:t>f=a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lang w:val="pt-PT"/>
                            </w:rPr>
                          </m:ctrlPr>
                        </m:fPr>
                        <m:num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pt-PT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pt-PT"/>
                                </w:rPr>
                                <m:t>6</m:t>
                              </m:r>
                            </m:e>
                          </m:rad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lang w:val="pt-PT"/>
                            </w:rPr>
                            <m:t>4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  <w:lang w:val="pt-PT"/>
                        </w:rPr>
                      </m:ctrlPr>
                    </m:e>
                    <m:e>
                      <m:r>
                        <w:rPr>
                          <w:rFonts w:ascii="Cambria Math" w:eastAsiaTheme="minorEastAsia" w:hAnsi="Cambria Math"/>
                          <w:lang w:val="pt-PT"/>
                        </w:rPr>
                        <m:t xml:space="preserve">g=a 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lang w:val="pt-PT"/>
                            </w:rPr>
                          </m:ctrlPr>
                        </m:fPr>
                        <m:num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pt-PT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pt-PT"/>
                                </w:rPr>
                                <m:t xml:space="preserve">3 </m:t>
                              </m:r>
                            </m:e>
                          </m:rad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lang w:val="pt-PT"/>
                            </w:rPr>
                            <m:t>3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  <w:lang w:val="pt-PT"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lang w:val="pt-PT"/>
                        </w:rPr>
                        <m:t>i=a</m:t>
                      </m:r>
                      <m:func>
                        <m:funcPr>
                          <m:ctrlP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  <m:t>cos</m:t>
                          </m: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lang w:val="pt-PT"/>
                            </w:rPr>
                          </m:ctrlP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lang w:val="pt-PT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="Cambria Math" w:hAnsi="Cambria Math" w:cs="Cambria Math"/>
                                      <w:i/>
                                      <w:lang w:val="pt-PT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2π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5</m:t>
                                  </m:r>
                                </m:den>
                              </m:f>
                            </m:e>
                          </m:d>
                        </m:e>
                      </m:func>
                      <m:r>
                        <w:rPr>
                          <w:rFonts w:ascii="Cambria Math" w:eastAsia="Cambria Math" w:hAnsi="Cambria Math" w:cs="Cambria Math"/>
                          <w:lang w:val="pt-PT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lang w:val="pt-PT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  <m:t>a</m:t>
                          </m:r>
                          <m:d>
                            <m:d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lang w:val="pt-PT"/>
                                </w:rPr>
                              </m:ctrlPr>
                            </m:dPr>
                            <m:e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eastAsia="Cambria Math" w:hAnsi="Cambria Math" w:cs="Cambria Math"/>
                                      <w:i/>
                                      <w:lang w:val="pt-PT"/>
                                    </w:rPr>
                                  </m:ctrlPr>
                                </m:radPr>
                                <m:deg/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5</m:t>
                                  </m:r>
                                </m:e>
                              </m:rad>
                              <m:r>
                                <w:rPr>
                                  <w:rFonts w:ascii="Cambria Math" w:eastAsia="Cambria Math" w:hAnsi="Cambria Math" w:cs="Cambria Math"/>
                                  <w:lang w:val="pt-PT"/>
                                </w:rPr>
                                <m:t>-1</m:t>
                              </m:r>
                            </m:e>
                          </m:d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  <w:lang w:val="pt-PT"/>
                            </w:rPr>
                            <m:t>4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  <w:lang w:val="pt-PT"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lang w:val="pt-PT"/>
                        </w:rPr>
                        <m:t>j=a</m:t>
                      </m:r>
                      <m:func>
                        <m:funcPr>
                          <m:ctrlP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  <m:t>sin</m:t>
                          </m: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lang w:val="pt-PT"/>
                            </w:rPr>
                          </m:ctrlP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lang w:val="pt-PT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="Cambria Math" w:hAnsi="Cambria Math" w:cs="Cambria Math"/>
                                      <w:i/>
                                      <w:lang w:val="pt-PT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2π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5</m:t>
                                  </m:r>
                                </m:den>
                              </m:f>
                            </m:e>
                          </m:d>
                        </m:e>
                      </m:func>
                      <m:r>
                        <w:rPr>
                          <w:rFonts w:ascii="Cambria Math" w:eastAsia="Cambria Math" w:hAnsi="Cambria Math" w:cs="Cambria Math"/>
                          <w:lang w:val="pt-PT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lang w:val="pt-PT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  <m:t>a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lang w:val="pt-PT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lang w:val="pt-PT"/>
                                </w:rPr>
                                <m:t>2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="Cambria Math" w:hAnsi="Cambria Math" w:cs="Cambria Math"/>
                                      <w:i/>
                                      <w:lang w:val="pt-PT"/>
                                    </w:rPr>
                                  </m:ctrlPr>
                                </m:dPr>
                                <m:e>
                                  <m:rad>
                                    <m:radPr>
                                      <m:degHide m:val="1"/>
                                      <m:ctrlPr>
                                        <w:rPr>
                                          <w:rFonts w:ascii="Cambria Math" w:eastAsia="Cambria Math" w:hAnsi="Cambria Math" w:cs="Cambria Math"/>
                                          <w:i/>
                                          <w:lang w:val="pt-PT"/>
                                        </w:rPr>
                                      </m:ctrlPr>
                                    </m:radPr>
                                    <m:deg/>
                                    <m:e>
                                      <m:r>
                                        <w:rPr>
                                          <w:rFonts w:ascii="Cambria Math" w:eastAsia="Cambria Math" w:hAnsi="Cambria Math" w:cs="Cambria Math"/>
                                          <w:lang w:val="pt-PT"/>
                                        </w:rPr>
                                        <m:t>5</m:t>
                                      </m:r>
                                    </m:e>
                                  </m:rad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+5</m:t>
                                  </m:r>
                                </m:e>
                              </m:d>
                            </m:e>
                          </m:rad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  <w:lang w:val="pt-PT"/>
                            </w:rPr>
                            <m:t>4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  <w:lang w:val="pt-PT"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  <w:lang w:val="pt-PT"/>
                        </w:rPr>
                        <m:t>k=a</m:t>
                      </m:r>
                      <m:func>
                        <m:funcPr>
                          <m:ctrlP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  <m:t>cos</m:t>
                          </m: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lang w:val="pt-PT"/>
                            </w:rPr>
                          </m:ctrlP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lang w:val="pt-PT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="Cambria Math" w:hAnsi="Cambria Math" w:cs="Cambria Math"/>
                                      <w:i/>
                                      <w:lang w:val="pt-PT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4π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5</m:t>
                                  </m:r>
                                </m:den>
                              </m:f>
                            </m:e>
                          </m:d>
                        </m:e>
                      </m:func>
                      <m:r>
                        <w:rPr>
                          <w:rFonts w:ascii="Cambria Math" w:eastAsia="Cambria Math" w:hAnsi="Cambria Math" w:cs="Cambria Math"/>
                          <w:lang w:val="pt-PT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lang w:val="pt-PT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  <m:t>a</m:t>
                          </m:r>
                          <m:d>
                            <m:d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lang w:val="pt-PT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-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eastAsia="Cambria Math" w:hAnsi="Cambria Math" w:cs="Cambria Math"/>
                                      <w:i/>
                                      <w:lang w:val="pt-PT"/>
                                    </w:rPr>
                                  </m:ctrlPr>
                                </m:radPr>
                                <m:deg/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5</m:t>
                                  </m:r>
                                </m:e>
                              </m:rad>
                              <m:r>
                                <w:rPr>
                                  <w:rFonts w:ascii="Cambria Math" w:eastAsia="Cambria Math" w:hAnsi="Cambria Math" w:cs="Cambria Math"/>
                                  <w:lang w:val="pt-PT"/>
                                </w:rPr>
                                <m:t>-1</m:t>
                              </m:r>
                            </m:e>
                          </m:d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  <w:lang w:val="pt-PT"/>
                            </w:rPr>
                            <m:t>4</m:t>
                          </m:r>
                        </m:den>
                      </m:f>
                    </m:e>
                    <m:e>
                      <m:r>
                        <w:rPr>
                          <w:rFonts w:ascii="Cambria Math" w:eastAsia="Cambria Math" w:hAnsi="Cambria Math" w:cs="Cambria Math"/>
                          <w:lang w:val="pt-PT"/>
                        </w:rPr>
                        <m:t>l=a</m:t>
                      </m:r>
                      <m:func>
                        <m:funcPr>
                          <m:ctrlP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  <m:t>sin</m:t>
                          </m: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lang w:val="pt-PT"/>
                            </w:rPr>
                          </m:ctrlP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lang w:val="pt-PT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="Cambria Math" w:hAnsi="Cambria Math" w:cs="Cambria Math"/>
                                      <w:i/>
                                      <w:lang w:val="pt-PT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4π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5</m:t>
                                  </m:r>
                                </m:den>
                              </m:f>
                            </m:e>
                          </m:d>
                        </m:e>
                      </m:func>
                      <m:r>
                        <w:rPr>
                          <w:rFonts w:ascii="Cambria Math" w:eastAsia="Cambria Math" w:hAnsi="Cambria Math" w:cs="Cambria Math"/>
                          <w:lang w:val="pt-PT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lang w:val="pt-PT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  <w:lang w:val="pt-PT"/>
                            </w:rPr>
                            <m:t>a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lang w:val="pt-PT"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lang w:val="pt-PT"/>
                                </w:rPr>
                                <m:t>2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="Cambria Math" w:hAnsi="Cambria Math" w:cs="Cambria Math"/>
                                      <w:i/>
                                      <w:lang w:val="pt-PT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-</m:t>
                                  </m:r>
                                  <m:rad>
                                    <m:radPr>
                                      <m:degHide m:val="1"/>
                                      <m:ctrlPr>
                                        <w:rPr>
                                          <w:rFonts w:ascii="Cambria Math" w:eastAsia="Cambria Math" w:hAnsi="Cambria Math" w:cs="Cambria Math"/>
                                          <w:i/>
                                          <w:lang w:val="pt-PT"/>
                                        </w:rPr>
                                      </m:ctrlPr>
                                    </m:radPr>
                                    <m:deg/>
                                    <m:e>
                                      <m:r>
                                        <w:rPr>
                                          <w:rFonts w:ascii="Cambria Math" w:eastAsia="Cambria Math" w:hAnsi="Cambria Math" w:cs="Cambria Math"/>
                                          <w:lang w:val="pt-PT"/>
                                        </w:rPr>
                                        <m:t>5</m:t>
                                      </m:r>
                                    </m:e>
                                  </m:rad>
                                  <m:r>
                                    <w:rPr>
                                      <w:rFonts w:ascii="Cambria Math" w:eastAsia="Cambria Math" w:hAnsi="Cambria Math" w:cs="Cambria Math"/>
                                      <w:lang w:val="pt-PT"/>
                                    </w:rPr>
                                    <m:t>+5</m:t>
                                  </m:r>
                                </m:e>
                              </m:d>
                            </m:e>
                          </m:rad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  <w:lang w:val="pt-PT"/>
                            </w:rPr>
                            <m:t>4</m:t>
                          </m:r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  <w:lang w:val="pt-PT"/>
                        </w:rPr>
                        <m:t>m=a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pt-PT"/>
                            </w:rPr>
                            <m:t>cos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fName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lang w:val="pt-PT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2π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7</m:t>
                              </m:r>
                            </m:den>
                          </m:f>
                        </m:e>
                      </m:func>
                    </m:e>
                    <m:e>
                      <m:r>
                        <w:rPr>
                          <w:rFonts w:ascii="Cambria Math" w:hAnsi="Cambria Math"/>
                          <w:lang w:val="pt-PT"/>
                        </w:rPr>
                        <m:t>n=a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pt-PT"/>
                            </w:rPr>
                            <m:t>cos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fName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lang w:val="pt-PT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4π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7</m:t>
                              </m:r>
                            </m:den>
                          </m:f>
                        </m:e>
                      </m:func>
                      <m:ctrlPr>
                        <w:rPr>
                          <w:rFonts w:ascii="Cambria Math" w:eastAsia="Cambria Math" w:hAnsi="Cambria Math" w:cs="Cambria Math"/>
                          <w:i/>
                          <w:lang w:val="pt-PT"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hAnsi="Cambria Math"/>
                          <w:lang w:val="pt-PT"/>
                        </w:rPr>
                        <m:t>p=a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pt-PT"/>
                            </w:rPr>
                            <m:t>cos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fName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lang w:val="pt-PT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6π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7</m:t>
                              </m:r>
                            </m:den>
                          </m:f>
                        </m:e>
                      </m:func>
                    </m:e>
                    <m:e>
                      <m:r>
                        <w:rPr>
                          <w:rFonts w:ascii="Cambria Math" w:hAnsi="Cambria Math"/>
                          <w:lang w:val="pt-PT"/>
                        </w:rPr>
                        <m:t>q=a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pt-PT"/>
                            </w:rPr>
                            <m:t>sin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fName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lang w:val="pt-PT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2π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7</m:t>
                              </m:r>
                            </m:den>
                          </m:f>
                        </m:e>
                      </m:func>
                    </m:e>
                    <m:e>
                      <m:r>
                        <w:rPr>
                          <w:rFonts w:ascii="Cambria Math" w:hAnsi="Cambria Math"/>
                          <w:lang w:val="pt-PT"/>
                        </w:rPr>
                        <m:t>r=a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pt-PT"/>
                            </w:rPr>
                            <m:t>sin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fName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lang w:val="pt-PT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4π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7</m:t>
                              </m:r>
                            </m:den>
                          </m:f>
                        </m:e>
                      </m:func>
                      <m:ctrlPr>
                        <w:rPr>
                          <w:rFonts w:ascii="Cambria Math" w:eastAsia="Cambria Math" w:hAnsi="Cambria Math" w:cs="Cambria Math"/>
                          <w:i/>
                          <w:lang w:val="pt-PT"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  <w:lang w:val="pt-PT"/>
                        </w:rPr>
                        <m:t>s=a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lang w:val="pt-PT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lang w:val="pt-PT"/>
                            </w:rPr>
                            <m:t>sin</m:t>
                          </m:r>
                          <m:ctrlPr>
                            <w:rPr>
                              <w:rFonts w:ascii="Cambria Math" w:hAnsi="Cambria Math"/>
                              <w:i/>
                              <w:lang w:val="pt-PT"/>
                            </w:rPr>
                          </m:ctrlPr>
                        </m:fName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lang w:val="pt-PT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6π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lang w:val="pt-PT"/>
                                </w:rPr>
                                <m:t>7</m:t>
                              </m:r>
                            </m:den>
                          </m:f>
                        </m:e>
                      </m:func>
                    </m:e>
                  </m:mr>
                </m:m>
              </m:oMath>
            </m:oMathPara>
          </w:p>
          <w:p w14:paraId="58F24D17" w14:textId="6574ACF3" w:rsidR="00603147" w:rsidRPr="00603147" w:rsidRDefault="00603147" w:rsidP="00603147">
            <w:pPr>
              <w:rPr>
                <w:rFonts w:eastAsiaTheme="minorEastAsia"/>
                <w:lang w:val="pt-PT"/>
              </w:rPr>
            </w:pPr>
          </w:p>
        </w:tc>
      </w:tr>
      <w:tr w:rsidR="00EB0B47" w14:paraId="05897D28" w14:textId="1EA21256" w:rsidTr="00747A95">
        <w:trPr>
          <w:trHeight w:val="1975"/>
          <w:jc w:val="center"/>
        </w:trPr>
        <w:tc>
          <w:tcPr>
            <w:tcW w:w="0" w:type="auto"/>
          </w:tcPr>
          <w:p w14:paraId="0051CC97" w14:textId="77777777" w:rsidR="00747A95" w:rsidRDefault="00747A95" w:rsidP="00F94BF9">
            <w:pPr>
              <w:jc w:val="center"/>
            </w:pPr>
            <w:r>
              <w:lastRenderedPageBreak/>
              <w:t>[A]</w:t>
            </w:r>
          </w:p>
          <w:p w14:paraId="5D225BCD" w14:textId="77777777" w:rsidR="00747A95" w:rsidRDefault="00747A95" w:rsidP="00F94BF9">
            <w:pPr>
              <w:jc w:val="center"/>
            </w:pPr>
            <w:r w:rsidRPr="00511063">
              <w:rPr>
                <w:noProof/>
              </w:rPr>
              <w:drawing>
                <wp:inline distT="0" distB="0" distL="0" distR="0" wp14:anchorId="5EDDE067" wp14:editId="00F6BDB7">
                  <wp:extent cx="1544348" cy="1080000"/>
                  <wp:effectExtent l="0" t="0" r="0" b="635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44348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0A28A1FE" w14:textId="77777777" w:rsidR="00747A95" w:rsidRDefault="00747A95" w:rsidP="00F94BF9">
            <w:pPr>
              <w:jc w:val="center"/>
            </w:pPr>
            <w:r>
              <w:t>[B]</w:t>
            </w:r>
          </w:p>
          <w:p w14:paraId="53DB38F5" w14:textId="77777777" w:rsidR="00747A95" w:rsidRDefault="00747A95" w:rsidP="00F94BF9">
            <w:pPr>
              <w:jc w:val="center"/>
            </w:pPr>
            <w:r w:rsidRPr="00C243FC">
              <w:rPr>
                <w:noProof/>
              </w:rPr>
              <w:drawing>
                <wp:inline distT="0" distB="0" distL="0" distR="0" wp14:anchorId="14D8D758" wp14:editId="5DCA17D8">
                  <wp:extent cx="1920000" cy="1080000"/>
                  <wp:effectExtent l="0" t="0" r="4445" b="635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1C24E4E0" w14:textId="77777777" w:rsidR="00747A95" w:rsidRDefault="00747A95" w:rsidP="00F94BF9">
            <w:pPr>
              <w:jc w:val="center"/>
            </w:pPr>
            <w:r>
              <w:t>[C]</w:t>
            </w:r>
          </w:p>
          <w:p w14:paraId="4E6D1EFF" w14:textId="77777777" w:rsidR="00747A95" w:rsidRDefault="00747A95" w:rsidP="00F94BF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D01ACBF" wp14:editId="344CF381">
                  <wp:extent cx="803001" cy="1080000"/>
                  <wp:effectExtent l="0" t="0" r="0" b="635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7"/>
                          <a:srcRect t="15995"/>
                          <a:stretch/>
                        </pic:blipFill>
                        <pic:spPr bwMode="auto">
                          <a:xfrm>
                            <a:off x="0" y="0"/>
                            <a:ext cx="803001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4B4AEA43" w14:textId="77777777" w:rsidR="00747A95" w:rsidRDefault="00747A95" w:rsidP="00F94BF9">
            <w:pPr>
              <w:jc w:val="center"/>
            </w:pPr>
            <w:r>
              <w:t>[D]</w:t>
            </w:r>
          </w:p>
          <w:p w14:paraId="1409ED13" w14:textId="77777777" w:rsidR="00747A95" w:rsidRDefault="00747A95" w:rsidP="00F94BF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72666B8" wp14:editId="673F65ED">
                  <wp:extent cx="1051488" cy="1080000"/>
                  <wp:effectExtent l="0" t="0" r="0" b="6350"/>
                  <wp:docPr id="56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8"/>
                          <a:srcRect t="21167"/>
                          <a:stretch/>
                        </pic:blipFill>
                        <pic:spPr bwMode="auto">
                          <a:xfrm>
                            <a:off x="0" y="0"/>
                            <a:ext cx="105148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5BD8B87C" w14:textId="77777777" w:rsidR="00747A95" w:rsidRDefault="00747A95" w:rsidP="00F94BF9">
            <w:pPr>
              <w:jc w:val="center"/>
            </w:pPr>
            <w:r>
              <w:t>[E]</w:t>
            </w:r>
          </w:p>
          <w:p w14:paraId="242A4AEF" w14:textId="77777777" w:rsidR="00747A95" w:rsidRDefault="00747A95" w:rsidP="00F94BF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6362113" wp14:editId="659F7F8F">
                  <wp:extent cx="1051488" cy="1080000"/>
                  <wp:effectExtent l="0" t="0" r="0" b="6350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8"/>
                          <a:srcRect t="21167"/>
                          <a:stretch/>
                        </pic:blipFill>
                        <pic:spPr bwMode="auto">
                          <a:xfrm>
                            <a:off x="0" y="0"/>
                            <a:ext cx="105148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B0B47" w14:paraId="2B0C88A3" w14:textId="61F747E0" w:rsidTr="00747A95">
        <w:trPr>
          <w:trHeight w:val="2101"/>
          <w:jc w:val="center"/>
        </w:trPr>
        <w:tc>
          <w:tcPr>
            <w:tcW w:w="0" w:type="auto"/>
          </w:tcPr>
          <w:p w14:paraId="77A5B5CC" w14:textId="77777777" w:rsidR="00747A95" w:rsidRPr="00511063" w:rsidRDefault="00747A95" w:rsidP="00747A95">
            <w:pPr>
              <w:jc w:val="center"/>
              <w:rPr>
                <w:noProof/>
              </w:rPr>
            </w:pPr>
            <w:r>
              <w:t>[F]</w:t>
            </w:r>
          </w:p>
          <w:p w14:paraId="5593E0FB" w14:textId="2B3C4B39" w:rsidR="00747A95" w:rsidRPr="00511063" w:rsidRDefault="00747A95" w:rsidP="00747A95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31E83C7" wp14:editId="04B23A5F">
                  <wp:extent cx="1051488" cy="1080000"/>
                  <wp:effectExtent l="0" t="0" r="0" b="6350"/>
                  <wp:docPr id="34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8"/>
                          <a:srcRect t="21167"/>
                          <a:stretch/>
                        </pic:blipFill>
                        <pic:spPr bwMode="auto">
                          <a:xfrm>
                            <a:off x="0" y="0"/>
                            <a:ext cx="105148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4475F028" w14:textId="77777777" w:rsidR="00747A95" w:rsidRPr="00C243FC" w:rsidRDefault="00747A95" w:rsidP="00747A95">
            <w:pPr>
              <w:jc w:val="center"/>
              <w:rPr>
                <w:noProof/>
              </w:rPr>
            </w:pPr>
            <w:r>
              <w:t>[G]</w:t>
            </w:r>
          </w:p>
          <w:p w14:paraId="7B6A661A" w14:textId="7B8AF75C" w:rsidR="00747A95" w:rsidRPr="00C243FC" w:rsidRDefault="00747A95" w:rsidP="00747A95">
            <w:pPr>
              <w:jc w:val="center"/>
              <w:rPr>
                <w:noProof/>
              </w:rPr>
            </w:pPr>
            <w:r w:rsidRPr="00B47B35">
              <w:rPr>
                <w:noProof/>
              </w:rPr>
              <w:drawing>
                <wp:inline distT="0" distB="0" distL="0" distR="0" wp14:anchorId="1D40738B" wp14:editId="4C9D5D5C">
                  <wp:extent cx="727274" cy="1080000"/>
                  <wp:effectExtent l="0" t="0" r="0" b="6350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7274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691463FF" w14:textId="77777777" w:rsidR="00747A95" w:rsidRDefault="00747A95" w:rsidP="00747A95">
            <w:pPr>
              <w:jc w:val="center"/>
              <w:rPr>
                <w:noProof/>
              </w:rPr>
            </w:pPr>
            <w:r>
              <w:rPr>
                <w:noProof/>
              </w:rPr>
              <w:t>[H]</w:t>
            </w:r>
          </w:p>
          <w:p w14:paraId="7F1684F2" w14:textId="4E4D2A77" w:rsidR="00747A95" w:rsidRDefault="00747A95" w:rsidP="00747A95">
            <w:pPr>
              <w:jc w:val="center"/>
              <w:rPr>
                <w:noProof/>
              </w:rPr>
            </w:pPr>
            <w:r w:rsidRPr="00B47B35">
              <w:rPr>
                <w:noProof/>
              </w:rPr>
              <w:drawing>
                <wp:inline distT="0" distB="0" distL="0" distR="0" wp14:anchorId="0163089A" wp14:editId="4F4DA89A">
                  <wp:extent cx="1434462" cy="1080000"/>
                  <wp:effectExtent l="0" t="0" r="0" b="6350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34462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7149FFAC" w14:textId="77777777" w:rsidR="00747A95" w:rsidRDefault="00747A95" w:rsidP="00747A95">
            <w:pPr>
              <w:jc w:val="center"/>
              <w:rPr>
                <w:noProof/>
              </w:rPr>
            </w:pPr>
            <w:r>
              <w:rPr>
                <w:noProof/>
              </w:rPr>
              <w:t>[I]</w:t>
            </w:r>
          </w:p>
          <w:p w14:paraId="307E453B" w14:textId="3EE26C16" w:rsidR="00747A95" w:rsidRDefault="00747A95" w:rsidP="00747A95">
            <w:pPr>
              <w:jc w:val="center"/>
              <w:rPr>
                <w:noProof/>
              </w:rPr>
            </w:pPr>
            <w:r w:rsidRPr="00ED1D1E">
              <w:rPr>
                <w:noProof/>
              </w:rPr>
              <w:drawing>
                <wp:inline distT="0" distB="0" distL="0" distR="0" wp14:anchorId="0F59528D" wp14:editId="70C0946E">
                  <wp:extent cx="1097212" cy="1080000"/>
                  <wp:effectExtent l="0" t="0" r="8255" b="6350"/>
                  <wp:docPr id="59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97212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270B3C6B" w14:textId="77777777" w:rsidR="00747A95" w:rsidRDefault="00747A95" w:rsidP="00747A95">
            <w:pPr>
              <w:jc w:val="center"/>
              <w:rPr>
                <w:noProof/>
              </w:rPr>
            </w:pPr>
            <w:r>
              <w:rPr>
                <w:noProof/>
              </w:rPr>
              <w:t>[J]</w:t>
            </w:r>
          </w:p>
          <w:p w14:paraId="6E2C0D71" w14:textId="7519A378" w:rsidR="00747A95" w:rsidRDefault="00747A95" w:rsidP="00747A95">
            <w:pPr>
              <w:jc w:val="center"/>
              <w:rPr>
                <w:noProof/>
              </w:rPr>
            </w:pPr>
            <w:r w:rsidRPr="00B47B35">
              <w:rPr>
                <w:noProof/>
              </w:rPr>
              <w:drawing>
                <wp:inline distT="0" distB="0" distL="0" distR="0" wp14:anchorId="73A1212F" wp14:editId="07830C2D">
                  <wp:extent cx="750885" cy="1080000"/>
                  <wp:effectExtent l="0" t="0" r="0" b="635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42"/>
                          <a:srcRect t="17975"/>
                          <a:stretch/>
                        </pic:blipFill>
                        <pic:spPr bwMode="auto">
                          <a:xfrm>
                            <a:off x="0" y="0"/>
                            <a:ext cx="750885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0B7E795" w14:textId="77777777" w:rsidR="00747A95" w:rsidRDefault="00747A95"/>
    <w:p w14:paraId="579E56DB" w14:textId="77777777" w:rsidR="00747A95" w:rsidRDefault="00747A95">
      <w:r>
        <w:br w:type="page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673"/>
        <w:gridCol w:w="4678"/>
        <w:gridCol w:w="4300"/>
      </w:tblGrid>
      <w:tr w:rsidR="00FA6520" w14:paraId="0D5141A6" w14:textId="5814A5D9" w:rsidTr="00A2204A">
        <w:trPr>
          <w:trHeight w:val="2101"/>
          <w:jc w:val="center"/>
        </w:trPr>
        <w:tc>
          <w:tcPr>
            <w:tcW w:w="4673" w:type="dxa"/>
          </w:tcPr>
          <w:p w14:paraId="23BA1CC7" w14:textId="60BD421E" w:rsidR="00FA6520" w:rsidRDefault="00FA6520" w:rsidP="00747A95">
            <w:pPr>
              <w:jc w:val="center"/>
            </w:pPr>
            <w:r>
              <w:lastRenderedPageBreak/>
              <w:t>[K]</w:t>
            </w:r>
          </w:p>
          <w:p w14:paraId="3657519C" w14:textId="77777777" w:rsidR="00FA6520" w:rsidRDefault="00FA6520" w:rsidP="00747A95">
            <w:pPr>
              <w:jc w:val="center"/>
            </w:pPr>
            <w:r w:rsidRPr="00B435B1">
              <w:t>Capped octahedral molecular geometry, from</w:t>
            </w:r>
            <w:r>
              <w:t xml:space="preserve"> the </w:t>
            </w:r>
            <w:hyperlink r:id="rId43" w:history="1">
              <w:r w:rsidRPr="00B435B1">
                <w:rPr>
                  <w:rStyle w:val="Hyperlink"/>
                </w:rPr>
                <w:t>gyroelongated triangular pyramid</w:t>
              </w:r>
            </w:hyperlink>
            <w:r>
              <w:t xml:space="preserve"> </w:t>
            </w:r>
          </w:p>
          <w:p w14:paraId="174E1DC1" w14:textId="53DCCF6C" w:rsidR="00FA6520" w:rsidRDefault="00FA6520" w:rsidP="00747A95">
            <w:pPr>
              <w:jc w:val="center"/>
              <w:rPr>
                <w:rFonts w:eastAsiaTheme="minorEastAsia"/>
              </w:rPr>
            </w:pPr>
            <w:r>
              <w:t>Ex.: CSD entry YIDBES</w:t>
            </w:r>
            <w:r>
              <w:br/>
              <w:t xml:space="preserve">Deposition number 1302541 - </w:t>
            </w:r>
            <m:oMath>
              <m:r>
                <w:rPr>
                  <w:rFonts w:ascii="Cambria Math" w:hAnsi="Cambria Math"/>
                </w:rPr>
                <m:t>W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7</m:t>
                  </m:r>
                </m:sub>
                <m:sup>
                  <m:r>
                    <w:rPr>
                      <w:rFonts w:ascii="Cambria Math" w:hAnsi="Cambria Math"/>
                    </w:rPr>
                    <m:t>-</m:t>
                  </m:r>
                </m:sup>
              </m:sSubSup>
            </m:oMath>
          </w:p>
          <w:p w14:paraId="1B249F97" w14:textId="670B16CE" w:rsidR="00FA6520" w:rsidRDefault="00FA6520" w:rsidP="00747A95">
            <w:pPr>
              <w:jc w:val="center"/>
              <w:rPr>
                <w:rFonts w:eastAsiaTheme="minorEastAsia"/>
              </w:rPr>
            </w:pPr>
          </w:p>
          <w:tbl>
            <w:tblPr>
              <w:tblStyle w:val="TableGrid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108"/>
              <w:gridCol w:w="2210"/>
            </w:tblGrid>
            <w:tr w:rsidR="00FA6520" w14:paraId="58EF1B5A" w14:textId="77777777" w:rsidTr="00474FA9">
              <w:trPr>
                <w:trHeight w:val="2591"/>
                <w:jc w:val="center"/>
              </w:trPr>
              <w:tc>
                <w:tcPr>
                  <w:tcW w:w="0" w:type="auto"/>
                </w:tcPr>
                <w:p w14:paraId="12B2B11A" w14:textId="77777777" w:rsidR="00FA6520" w:rsidRDefault="00FA6520" w:rsidP="00747A95">
                  <w:pPr>
                    <w:jc w:val="center"/>
                    <w:rPr>
                      <w:rFonts w:eastAsiaTheme="minorEastAsia"/>
                    </w:rPr>
                  </w:pPr>
                  <w:r>
                    <w:rPr>
                      <w:noProof/>
                    </w:rPr>
                    <w:drawing>
                      <wp:inline distT="0" distB="0" distL="0" distR="0" wp14:anchorId="10630F33" wp14:editId="0922DE9D">
                        <wp:extent cx="1091253" cy="1133475"/>
                        <wp:effectExtent l="0" t="0" r="0" b="0"/>
                        <wp:docPr id="4" name="Picture 4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2"/>
                                <pic:cNvPicPr>
                                  <a:picLocks noChangeAspect="1" noChangeArrowheads="1"/>
                                </pic:cNvPicPr>
                              </pic:nvPicPr>
                              <pic:blipFill rotWithShape="1">
                                <a:blip r:embed="rId44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 l="34553" t="8168" r="29279" b="14790"/>
                                <a:stretch/>
                              </pic:blipFill>
                              <pic:spPr bwMode="auto">
                                <a:xfrm>
                                  <a:off x="0" y="0"/>
                                  <a:ext cx="1135791" cy="1179736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xtLst>
                                  <a:ext uri="{53640926-AAD7-44D8-BBD7-CCE9431645EC}">
                                    <a14:shadowObscured xmlns:a14="http://schemas.microsoft.com/office/drawing/2010/main"/>
                                  </a:ext>
                                </a:extLst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6C40FD25" w14:textId="77777777" w:rsidR="00FA6520" w:rsidRDefault="00FA6520" w:rsidP="00747A95">
                  <w:pPr>
                    <w:jc w:val="center"/>
                    <w:rPr>
                      <w:rFonts w:eastAsiaTheme="minorEastAsia"/>
                    </w:rPr>
                  </w:pPr>
                  <w:r>
                    <w:rPr>
                      <w:rFonts w:eastAsiaTheme="minorEastAsia"/>
                    </w:rPr>
                    <w:t>Orange was axial</w:t>
                  </w:r>
                </w:p>
                <w:p w14:paraId="143C7851" w14:textId="77777777" w:rsidR="00FA6520" w:rsidRDefault="00FA6520" w:rsidP="00747A95">
                  <w:pPr>
                    <w:jc w:val="center"/>
                    <w:rPr>
                      <w:rFonts w:eastAsiaTheme="minorEastAsia"/>
                    </w:rPr>
                  </w:pPr>
                  <w:r>
                    <w:rPr>
                      <w:rFonts w:eastAsiaTheme="minorEastAsia"/>
                    </w:rPr>
                    <w:t>Violet was equatorial</w:t>
                  </w:r>
                </w:p>
                <w:p w14:paraId="6F580431" w14:textId="6EE08946" w:rsidR="00FA6520" w:rsidRDefault="00FA6520" w:rsidP="00747A95">
                  <w:pPr>
                    <w:jc w:val="center"/>
                    <w:rPr>
                      <w:rFonts w:eastAsiaTheme="minorEastAsia"/>
                    </w:rPr>
                  </w:pPr>
                  <w:r>
                    <w:rPr>
                      <w:rFonts w:eastAsiaTheme="minorEastAsia"/>
                    </w:rPr>
                    <w:t>Green is new</w:t>
                  </w:r>
                </w:p>
              </w:tc>
              <w:tc>
                <w:tcPr>
                  <w:tcW w:w="0" w:type="auto"/>
                  <w:vAlign w:val="center"/>
                </w:tcPr>
                <w:p w14:paraId="0418A657" w14:textId="77777777" w:rsidR="00FA6520" w:rsidRPr="00474FA9" w:rsidRDefault="00FA6520" w:rsidP="00474FA9">
                  <w:pPr>
                    <w:rPr>
                      <w:rFonts w:eastAsiaTheme="minorEastAsia"/>
                    </w:rPr>
                  </w:pPr>
                  <w:r w:rsidRPr="00474FA9">
                    <w:rPr>
                      <w:rFonts w:eastAsiaTheme="minorEastAsia"/>
                    </w:rPr>
                    <w:t>W2,5.117,1.893,2.108</w:t>
                  </w:r>
                </w:p>
                <w:p w14:paraId="40B20C48" w14:textId="77777777" w:rsidR="00FA6520" w:rsidRPr="00474FA9" w:rsidRDefault="00FA6520" w:rsidP="00474FA9">
                  <w:pPr>
                    <w:rPr>
                      <w:rFonts w:eastAsiaTheme="minorEastAsia"/>
                    </w:rPr>
                  </w:pPr>
                  <w:r w:rsidRPr="00474FA9">
                    <w:rPr>
                      <w:rFonts w:eastAsiaTheme="minorEastAsia"/>
                    </w:rPr>
                    <w:t>F5,6.097,2.576,0.839</w:t>
                  </w:r>
                </w:p>
                <w:p w14:paraId="098DF43C" w14:textId="77777777" w:rsidR="00FA6520" w:rsidRPr="00474FA9" w:rsidRDefault="00FA6520" w:rsidP="00474FA9">
                  <w:pPr>
                    <w:rPr>
                      <w:rFonts w:eastAsiaTheme="minorEastAsia"/>
                    </w:rPr>
                  </w:pPr>
                  <w:r w:rsidRPr="00474FA9">
                    <w:rPr>
                      <w:rFonts w:eastAsiaTheme="minorEastAsia"/>
                    </w:rPr>
                    <w:t>F6,4.739,1.217,3.889</w:t>
                  </w:r>
                </w:p>
                <w:p w14:paraId="25DF5F9D" w14:textId="77777777" w:rsidR="00FA6520" w:rsidRPr="00474FA9" w:rsidRDefault="00FA6520" w:rsidP="00474FA9">
                  <w:pPr>
                    <w:rPr>
                      <w:rFonts w:eastAsiaTheme="minorEastAsia"/>
                    </w:rPr>
                  </w:pPr>
                  <w:r w:rsidRPr="00474FA9">
                    <w:rPr>
                      <w:rFonts w:eastAsiaTheme="minorEastAsia"/>
                    </w:rPr>
                    <w:t>F7,3.815,0.528,2.168</w:t>
                  </w:r>
                </w:p>
                <w:p w14:paraId="0563DE42" w14:textId="77777777" w:rsidR="00FA6520" w:rsidRPr="00474FA9" w:rsidRDefault="00FA6520" w:rsidP="00474FA9">
                  <w:pPr>
                    <w:rPr>
                      <w:rFonts w:eastAsiaTheme="minorEastAsia"/>
                    </w:rPr>
                  </w:pPr>
                  <w:r w:rsidRPr="00474FA9">
                    <w:rPr>
                      <w:rFonts w:eastAsiaTheme="minorEastAsia"/>
                    </w:rPr>
                    <w:t>F8,3.78,2.198,0.923</w:t>
                  </w:r>
                </w:p>
                <w:p w14:paraId="635243BF" w14:textId="77777777" w:rsidR="00FA6520" w:rsidRPr="00474FA9" w:rsidRDefault="00FA6520" w:rsidP="00474FA9">
                  <w:pPr>
                    <w:rPr>
                      <w:rFonts w:eastAsiaTheme="minorEastAsia"/>
                    </w:rPr>
                  </w:pPr>
                  <w:r w:rsidRPr="00474FA9">
                    <w:rPr>
                      <w:rFonts w:eastAsiaTheme="minorEastAsia"/>
                    </w:rPr>
                    <w:t>F9,4.241,3.188,3.008</w:t>
                  </w:r>
                </w:p>
                <w:p w14:paraId="65FDD1F2" w14:textId="77777777" w:rsidR="00FA6520" w:rsidRPr="00474FA9" w:rsidRDefault="00FA6520" w:rsidP="00474FA9">
                  <w:pPr>
                    <w:rPr>
                      <w:rFonts w:eastAsiaTheme="minorEastAsia"/>
                    </w:rPr>
                  </w:pPr>
                  <w:r w:rsidRPr="00474FA9">
                    <w:rPr>
                      <w:rFonts w:eastAsiaTheme="minorEastAsia"/>
                    </w:rPr>
                    <w:t>F10,6.569,2.669,3.134</w:t>
                  </w:r>
                </w:p>
                <w:p w14:paraId="1EA5C7CF" w14:textId="556C2FC4" w:rsidR="00FA6520" w:rsidRDefault="00FA6520" w:rsidP="00474FA9">
                  <w:pPr>
                    <w:rPr>
                      <w:rFonts w:eastAsiaTheme="minorEastAsia"/>
                    </w:rPr>
                  </w:pPr>
                  <w:r w:rsidRPr="00474FA9">
                    <w:rPr>
                      <w:rFonts w:eastAsiaTheme="minorEastAsia"/>
                    </w:rPr>
                    <w:t>F11,6.132,0.387,1.833</w:t>
                  </w:r>
                </w:p>
              </w:tc>
            </w:tr>
          </w:tbl>
          <w:p w14:paraId="2F76CA75" w14:textId="77777777" w:rsidR="00FA6520" w:rsidRDefault="00FA6520" w:rsidP="00747A95">
            <w:pPr>
              <w:jc w:val="center"/>
              <w:rPr>
                <w:rFonts w:eastAsiaTheme="minorEastAsia"/>
              </w:rPr>
            </w:pPr>
          </w:p>
          <w:p w14:paraId="1993ED9B" w14:textId="212F21B0" w:rsidR="00FA6520" w:rsidRPr="00B435B1" w:rsidRDefault="00FA6520" w:rsidP="00747A95">
            <w:pPr>
              <w:jc w:val="center"/>
            </w:pPr>
          </w:p>
        </w:tc>
        <w:tc>
          <w:tcPr>
            <w:tcW w:w="4678" w:type="dxa"/>
          </w:tcPr>
          <w:p w14:paraId="0831A600" w14:textId="77777777" w:rsidR="00FA6520" w:rsidRDefault="00FA6520" w:rsidP="00747A95">
            <w:pPr>
              <w:jc w:val="center"/>
              <w:rPr>
                <w:noProof/>
              </w:rPr>
            </w:pPr>
            <w:r>
              <w:rPr>
                <w:noProof/>
              </w:rPr>
              <w:t>[L]</w:t>
            </w:r>
          </w:p>
          <w:p w14:paraId="24352119" w14:textId="09C6C3F5" w:rsidR="00FA6520" w:rsidRDefault="00FA6520" w:rsidP="00700E25">
            <w:pPr>
              <w:jc w:val="center"/>
              <w:rPr>
                <w:noProof/>
              </w:rPr>
            </w:pPr>
            <w:r w:rsidRPr="00700E25">
              <w:rPr>
                <w:noProof/>
              </w:rPr>
              <w:t>Capped trigonal prismatic</w:t>
            </w:r>
            <w:r>
              <w:rPr>
                <w:noProof/>
              </w:rPr>
              <w:t xml:space="preserve">, from </w:t>
            </w:r>
            <w:hyperlink r:id="rId45" w:history="1">
              <w:r w:rsidRPr="00700E25">
                <w:rPr>
                  <w:rStyle w:val="Hyperlink"/>
                  <w:noProof/>
                </w:rPr>
                <w:t>augmented triangular prism</w:t>
              </w:r>
            </w:hyperlink>
            <w:r>
              <w:rPr>
                <w:noProof/>
              </w:rPr>
              <w:t xml:space="preserve"> (Johsnon solid J49)</w:t>
            </w:r>
          </w:p>
          <w:p w14:paraId="29584C7F" w14:textId="77777777" w:rsidR="00FA6520" w:rsidRDefault="00FA6520" w:rsidP="00700E25">
            <w:pPr>
              <w:jc w:val="center"/>
              <w:rPr>
                <w:noProof/>
              </w:rPr>
            </w:pPr>
          </w:p>
          <w:p w14:paraId="29E7526C" w14:textId="31FC7A3F" w:rsidR="00FA6520" w:rsidRDefault="00FA6520" w:rsidP="00700E25">
            <w:pPr>
              <w:jc w:val="center"/>
              <w:rPr>
                <w:noProof/>
              </w:rPr>
            </w:pPr>
            <w:hyperlink r:id="rId46" w:history="1">
              <w:r w:rsidRPr="00700E25">
                <w:rPr>
                  <w:rStyle w:val="Hyperlink"/>
                  <w:noProof/>
                </w:rPr>
                <w:t>Ideal</w:t>
              </w:r>
            </w:hyperlink>
            <w:r>
              <w:rPr>
                <w:noProof/>
              </w:rPr>
              <w:t>:</w:t>
            </w:r>
          </w:p>
          <w:p w14:paraId="54E4FF46" w14:textId="77777777" w:rsidR="00FA6520" w:rsidRDefault="00FA6520" w:rsidP="00AF0916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r>
                  <w:rPr>
                    <w:rFonts w:ascii="Cambria Math" w:eastAsiaTheme="minorEastAsia" w:hAnsi="Cambria Math"/>
                    <w:noProof/>
                  </w:rPr>
                  <m:t>C≡O; edge=2</m:t>
                </m:r>
              </m:oMath>
            </m:oMathPara>
          </w:p>
          <w:p w14:paraId="3DEA935C" w14:textId="702210AB" w:rsidR="00FA6520" w:rsidRDefault="00FA6520" w:rsidP="00AF0916">
            <w:pPr>
              <w:jc w:val="center"/>
              <w:rPr>
                <w:noProof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  <w:noProof/>
                        </w:rPr>
                        <m:t>±1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noProof/>
                            </w:rPr>
                            <m:t>√3</m:t>
                          </m:r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±1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  <w:noProof/>
                            </w:rPr>
                            <m:t>7</m:t>
                          </m:r>
                        </m:num>
                        <m:den>
                          <m:r>
                            <w:rPr>
                              <w:rFonts w:ascii="Cambria Math" w:eastAsia="Cambria Math" w:hAnsi="Cambria Math" w:cs="Cambria Math"/>
                              <w:noProof/>
                            </w:rPr>
                            <m:t>3</m:t>
                          </m:r>
                        </m:den>
                      </m:f>
                    </m:e>
                  </m:mr>
                  <m:mr>
                    <m:e>
                      <m:r>
                        <w:rPr>
                          <w:rFonts w:ascii="Cambria Math" w:hAnsi="Cambria Math"/>
                          <w:noProof/>
                        </w:rPr>
                        <m:t>0</m:t>
                      </m:r>
                    </m:e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2</m:t>
                          </m:r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i/>
                                  <w:noProof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3</m:t>
                              </m:r>
                            </m:e>
                          </m:rad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±1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  <w:noProof/>
                            </w:rPr>
                            <m:t>7</m:t>
                          </m:r>
                        </m:num>
                        <m:den>
                          <m:r>
                            <w:rPr>
                              <w:rFonts w:ascii="Cambria Math" w:eastAsia="Cambria Math" w:hAnsi="Cambria Math" w:cs="Cambria Math"/>
                              <w:noProof/>
                            </w:rPr>
                            <m:t>3</m:t>
                          </m:r>
                        </m:den>
                      </m:f>
                    </m:e>
                  </m:mr>
                  <m:mr>
                    <m:e>
                      <m:r>
                        <w:rPr>
                          <w:rFonts w:ascii="Cambria Math" w:hAnsi="Cambria Math"/>
                          <w:noProof/>
                        </w:rPr>
                        <m:t>0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+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i/>
                                  <w:noProof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6</m:t>
                              </m:r>
                            </m:e>
                          </m:rad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i/>
                                  <w:noProof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3</m:t>
                              </m:r>
                            </m:e>
                          </m:rad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  <w:noProof/>
                            </w:rPr>
                            <m:t>2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  <w:noProof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  <w:noProof/>
                                </w:rPr>
                                <m:t>6</m:t>
                              </m:r>
                            </m:e>
                          </m:rad>
                          <m:r>
                            <w:rPr>
                              <w:rFonts w:ascii="Cambria Math" w:eastAsia="Cambria Math" w:hAnsi="Cambria Math" w:cs="Cambria Math"/>
                              <w:noProof/>
                            </w:rPr>
                            <m:t>+7</m:t>
                          </m: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  <w:noProof/>
                            </w:rPr>
                            <m:t>3</m:t>
                          </m:r>
                        </m:den>
                      </m:f>
                    </m:e>
                  </m:mr>
                </m:m>
              </m:oMath>
            </m:oMathPara>
          </w:p>
          <w:p w14:paraId="61233894" w14:textId="77777777" w:rsidR="00FA6520" w:rsidRDefault="00FA6520" w:rsidP="00700E25">
            <w:pPr>
              <w:jc w:val="center"/>
              <w:rPr>
                <w:noProof/>
              </w:rPr>
            </w:pPr>
          </w:p>
          <w:p w14:paraId="69A108E8" w14:textId="25438238" w:rsidR="00FA6520" w:rsidRDefault="00FA6520" w:rsidP="00700E25">
            <w:pPr>
              <w:jc w:val="center"/>
              <w:rPr>
                <w:noProof/>
              </w:rPr>
            </w:pPr>
          </w:p>
        </w:tc>
        <w:tc>
          <w:tcPr>
            <w:tcW w:w="3828" w:type="dxa"/>
          </w:tcPr>
          <w:p w14:paraId="730AE147" w14:textId="77777777" w:rsidR="00FA6520" w:rsidRDefault="00FA6520" w:rsidP="00747A95">
            <w:pPr>
              <w:jc w:val="center"/>
              <w:rPr>
                <w:noProof/>
              </w:rPr>
            </w:pPr>
            <w:r>
              <w:rPr>
                <w:noProof/>
              </w:rPr>
              <w:t>[M]</w:t>
            </w:r>
          </w:p>
          <w:p w14:paraId="4F92302D" w14:textId="77777777" w:rsidR="00FA6520" w:rsidRDefault="00FA6520" w:rsidP="00747A95">
            <w:pPr>
              <w:jc w:val="center"/>
              <w:rPr>
                <w:noProof/>
              </w:rPr>
            </w:pPr>
            <w:r>
              <w:rPr>
                <w:noProof/>
              </w:rPr>
              <w:t xml:space="preserve">(Trigonal) Dodecahedron, from </w:t>
            </w:r>
            <w:hyperlink r:id="rId47" w:history="1">
              <w:r w:rsidRPr="00FA6520">
                <w:rPr>
                  <w:rStyle w:val="Hyperlink"/>
                  <w:noProof/>
                </w:rPr>
                <w:t>snub disphenoid</w:t>
              </w:r>
            </w:hyperlink>
            <w:r>
              <w:rPr>
                <w:noProof/>
              </w:rPr>
              <w:t xml:space="preserve"> (Johnson solid J84)</w:t>
            </w:r>
          </w:p>
          <w:p w14:paraId="12A917B7" w14:textId="77777777" w:rsidR="00D25C99" w:rsidRDefault="00D25C99" w:rsidP="00747A95">
            <w:pPr>
              <w:jc w:val="center"/>
              <w:rPr>
                <w:noProof/>
              </w:rPr>
            </w:pPr>
          </w:p>
          <w:p w14:paraId="36204975" w14:textId="77777777" w:rsidR="00D25C99" w:rsidRDefault="00D25C99" w:rsidP="00747A95">
            <w:pPr>
              <w:jc w:val="center"/>
              <w:rPr>
                <w:noProof/>
              </w:rPr>
            </w:pPr>
            <w:hyperlink r:id="rId48" w:history="1">
              <w:r w:rsidRPr="00D25C99">
                <w:rPr>
                  <w:rStyle w:val="Hyperlink"/>
                  <w:noProof/>
                </w:rPr>
                <w:t>Ideal:</w:t>
              </w:r>
            </w:hyperlink>
          </w:p>
          <w:p w14:paraId="4404EB9B" w14:textId="77777777" w:rsidR="00D25C99" w:rsidRDefault="00D25C99" w:rsidP="00D25C99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r>
                  <w:rPr>
                    <w:rFonts w:ascii="Cambria Math" w:eastAsiaTheme="minorEastAsia" w:hAnsi="Cambria Math"/>
                    <w:noProof/>
                  </w:rPr>
                  <m:t>C≡O; edge=2</m:t>
                </m:r>
              </m:oMath>
            </m:oMathPara>
          </w:p>
          <w:p w14:paraId="6B78BFD1" w14:textId="77777777" w:rsidR="00D25C99" w:rsidRPr="00FA6D0B" w:rsidRDefault="00D25C99" w:rsidP="00747A95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  <w:noProof/>
                        </w:rPr>
                        <m:t>0</m:t>
                      </m:r>
                    </m:e>
                    <m:e>
                      <m:rad>
                        <m:radPr>
                          <m:degHide m:val="1"/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A</m:t>
                          </m:r>
                        </m:e>
                      </m:rad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 xml:space="preserve">±1 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d=A+1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±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eastAsia="Cambria Math" w:hAnsi="Cambria Math" w:cs="Cambria Math"/>
                              <w:i/>
                              <w:noProof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Cambria Math" w:hAnsi="Cambria Math" w:cs="Cambria Math"/>
                              <w:noProof/>
                            </w:rPr>
                            <m:t>C</m:t>
                          </m:r>
                        </m:e>
                      </m:rad>
                    </m:e>
                    <m:e>
                      <m:rad>
                        <m:radPr>
                          <m:degHide m:val="1"/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B</m:t>
                          </m:r>
                        </m:e>
                      </m:rad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0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d=B+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0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-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B</m:t>
                          </m:r>
                        </m:e>
                      </m:rad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±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eastAsia="Cambria Math" w:hAnsi="Cambria Math" w:cs="Cambria Math"/>
                              <w:i/>
                              <w:noProof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Cambria Math" w:hAnsi="Cambria Math" w:cs="Cambria Math"/>
                              <w:noProof/>
                            </w:rPr>
                            <m:t>C</m:t>
                          </m:r>
                        </m:e>
                      </m:rad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d=B+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±1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-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eastAsia="Cambria Math" w:hAnsi="Cambria Math" w:cs="Cambria Math"/>
                              <w:i/>
                              <w:noProof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="Cambria Math" w:hAnsi="Cambria Math" w:cs="Cambria Math"/>
                              <w:noProof/>
                            </w:rPr>
                            <m:t>A</m:t>
                          </m:r>
                        </m:e>
                      </m:rad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d=A+1</m:t>
                      </m:r>
                    </m:e>
                  </m:mr>
                </m:m>
              </m:oMath>
            </m:oMathPara>
          </w:p>
          <w:p w14:paraId="1465391E" w14:textId="77777777" w:rsidR="00FA6D0B" w:rsidRDefault="00FA6D0B" w:rsidP="00747A95">
            <w:pPr>
              <w:jc w:val="center"/>
              <w:rPr>
                <w:rFonts w:eastAsiaTheme="minorEastAsia"/>
                <w:noProof/>
              </w:rPr>
            </w:pPr>
          </w:p>
          <w:p w14:paraId="03B762AD" w14:textId="77777777" w:rsidR="00FA6D0B" w:rsidRPr="00FA6D0B" w:rsidRDefault="00FA6D0B" w:rsidP="00747A95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r>
                  <w:rPr>
                    <w:rFonts w:ascii="Cambria Math" w:hAnsi="Cambria Math"/>
                    <w:noProof/>
                  </w:rPr>
                  <m:t>A∈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noProof/>
                      </w:rPr>
                      <m:t>2,3</m:t>
                    </m:r>
                  </m:e>
                </m:d>
                <m:r>
                  <w:rPr>
                    <w:rFonts w:ascii="Cambria Math" w:hAnsi="Cambria Math"/>
                    <w:noProof/>
                  </w:rPr>
                  <m:t>:2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noProof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noProof/>
                      </w:rPr>
                      <m:t>3</m:t>
                    </m:r>
                  </m:sup>
                </m:sSup>
                <m:r>
                  <w:rPr>
                    <w:rFonts w:ascii="Cambria Math" w:hAnsi="Cambria Math"/>
                    <w:noProof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noProof/>
                      </w:rPr>
                      <m:t>A</m:t>
                    </m:r>
                  </m:e>
                  <m:sup>
                    <m:r>
                      <w:rPr>
                        <w:rFonts w:ascii="Cambria Math" w:hAnsi="Cambria Math"/>
                        <w:noProof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noProof/>
                  </w:rPr>
                  <m:t>-8A-4=0</m:t>
                </m:r>
              </m:oMath>
            </m:oMathPara>
          </w:p>
          <w:p w14:paraId="0E34E6DA" w14:textId="77777777" w:rsidR="00FA6D0B" w:rsidRPr="00B37D5F" w:rsidRDefault="00FA6D0B" w:rsidP="00747A95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r>
                  <w:rPr>
                    <w:rFonts w:ascii="Cambria Math" w:hAnsi="Cambria Math"/>
                    <w:noProof/>
                  </w:rPr>
                  <m:t>B</m:t>
                </m:r>
                <m:r>
                  <w:rPr>
                    <w:rFonts w:ascii="Cambria Math" w:hAnsi="Cambria Math"/>
                    <w:noProof/>
                  </w:rPr>
                  <m:t>∈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noProof/>
                      </w:rPr>
                      <m:t>0,1</m:t>
                    </m:r>
                  </m:e>
                </m:d>
                <m:r>
                  <w:rPr>
                    <w:rFonts w:ascii="Cambria Math" w:hAnsi="Cambria Math"/>
                    <w:noProof/>
                  </w:rPr>
                  <m:t>:2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noProof/>
                      </w:rPr>
                      <m:t>B</m:t>
                    </m:r>
                  </m:e>
                  <m:sup>
                    <m:r>
                      <w:rPr>
                        <w:rFonts w:ascii="Cambria Math" w:hAnsi="Cambria Math"/>
                        <w:noProof/>
                      </w:rPr>
                      <m:t>3</m:t>
                    </m:r>
                  </m:sup>
                </m:sSup>
                <m:r>
                  <w:rPr>
                    <w:rFonts w:ascii="Cambria Math" w:hAnsi="Cambria Math"/>
                    <w:noProof/>
                  </w:rPr>
                  <m:t>+11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noProof/>
                      </w:rPr>
                      <m:t>B</m:t>
                    </m:r>
                  </m:e>
                  <m:sup>
                    <m:r>
                      <w:rPr>
                        <w:rFonts w:ascii="Cambria Math" w:hAnsi="Cambria Math"/>
                        <w:noProof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noProof/>
                  </w:rPr>
                  <m:t>+4B-1=0</m:t>
                </m:r>
              </m:oMath>
            </m:oMathPara>
          </w:p>
          <w:p w14:paraId="150E6D0A" w14:textId="77777777" w:rsidR="00B37D5F" w:rsidRPr="00B37D5F" w:rsidRDefault="00B37D5F" w:rsidP="00747A95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r>
                  <w:rPr>
                    <w:rFonts w:ascii="Cambria Math" w:eastAsiaTheme="minorEastAsia" w:hAnsi="Cambria Math"/>
                    <w:noProof/>
                  </w:rPr>
                  <m:t>C∈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1,2</m:t>
                    </m:r>
                  </m:e>
                </m:d>
                <m:r>
                  <w:rPr>
                    <w:rFonts w:ascii="Cambria Math" w:eastAsiaTheme="minorEastAsia" w:hAnsi="Cambria Math"/>
                    <w:noProof/>
                  </w:rPr>
                  <m:t>: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C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noProof/>
                      </w:rPr>
                      <m:t>3</m:t>
                    </m:r>
                  </m:sup>
                </m:sSup>
                <m:r>
                  <w:rPr>
                    <w:rFonts w:ascii="Cambria Math" w:eastAsiaTheme="minorEastAsia" w:hAnsi="Cambria Math"/>
                    <w:noProof/>
                  </w:rPr>
                  <m:t>-17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C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noProof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/>
                    <w:noProof/>
                  </w:rPr>
                  <m:t>+64C-64=0</m:t>
                </m:r>
              </m:oMath>
            </m:oMathPara>
          </w:p>
          <w:p w14:paraId="75A455AF" w14:textId="2D97186D" w:rsidR="00B37D5F" w:rsidRPr="00B37D5F" w:rsidRDefault="00B37D5F" w:rsidP="00B37D5F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m:oMathPara>
              <m:oMath>
                <m:rad>
                  <m:radPr>
                    <m:degHide m:val="1"/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lang w:eastAsia="en-GB"/>
                      </w:rPr>
                    </m:ctrlPr>
                  </m:radPr>
                  <m:deg/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lang w:eastAsia="en-GB"/>
                      </w:rPr>
                      <m:t>A</m:t>
                    </m:r>
                  </m:e>
                </m:rad>
                <m:r>
                  <w:rPr>
                    <w:rFonts w:ascii="Cambria Math" w:eastAsia="Times New Roman" w:hAnsi="Cambria Math" w:cs="Times New Roman"/>
                    <w:color w:val="000000"/>
                    <w:lang w:eastAsia="en-GB"/>
                  </w:rPr>
                  <m:t xml:space="preserve"> = 1.567861848465127</m:t>
                </m:r>
              </m:oMath>
            </m:oMathPara>
          </w:p>
          <w:p w14:paraId="3C780A11" w14:textId="3276F981" w:rsidR="00B37D5F" w:rsidRPr="00B37D5F" w:rsidRDefault="00B37D5F" w:rsidP="00B37D5F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m:oMathPara>
              <m:oMath>
                <m:rad>
                  <m:radPr>
                    <m:degHide m:val="1"/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lang w:eastAsia="en-GB"/>
                      </w:rPr>
                    </m:ctrlPr>
                  </m:radPr>
                  <m:deg/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lang w:eastAsia="en-GB"/>
                      </w:rPr>
                      <m:t>B</m:t>
                    </m:r>
                  </m:e>
                </m:rad>
                <m:r>
                  <w:rPr>
                    <w:rFonts w:ascii="Cambria Math" w:eastAsia="Times New Roman" w:hAnsi="Cambria Math" w:cs="Times New Roman"/>
                    <w:color w:val="000000"/>
                    <w:lang w:eastAsia="en-GB"/>
                  </w:rPr>
                  <m:t xml:space="preserve"> = 0.411123131706519</m:t>
                </m:r>
              </m:oMath>
            </m:oMathPara>
          </w:p>
          <w:p w14:paraId="642712CD" w14:textId="7390E751" w:rsidR="00B37D5F" w:rsidRPr="00B37D5F" w:rsidRDefault="00B37D5F" w:rsidP="00B37D5F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eastAsia="en-GB"/>
              </w:rPr>
            </w:pPr>
            <m:oMathPara>
              <m:oMath>
                <m:rad>
                  <m:radPr>
                    <m:degHide m:val="1"/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lang w:eastAsia="en-GB"/>
                      </w:rPr>
                    </m:ctrlPr>
                  </m:radPr>
                  <m:deg/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lang w:eastAsia="en-GB"/>
                      </w:rPr>
                      <m:t>C</m:t>
                    </m:r>
                  </m:e>
                </m:rad>
                <m:r>
                  <w:rPr>
                    <w:rFonts w:ascii="Cambria Math" w:eastAsia="Times New Roman" w:hAnsi="Cambria Math" w:cs="Times New Roman"/>
                    <w:color w:val="000000"/>
                    <w:lang w:eastAsia="en-GB"/>
                  </w:rPr>
                  <m:t>= 1.289168546448310</m:t>
                </m:r>
              </m:oMath>
            </m:oMathPara>
          </w:p>
          <w:p w14:paraId="2B2B53A5" w14:textId="6579DE04" w:rsidR="00B37D5F" w:rsidRPr="00B37D5F" w:rsidRDefault="00B37D5F" w:rsidP="00747A95">
            <w:pPr>
              <w:jc w:val="center"/>
              <w:rPr>
                <w:rFonts w:eastAsiaTheme="minorEastAsia"/>
                <w:noProof/>
              </w:rPr>
            </w:pPr>
          </w:p>
        </w:tc>
      </w:tr>
      <w:tr w:rsidR="006D1023" w14:paraId="19A9BBDA" w14:textId="77777777" w:rsidTr="00A2204A">
        <w:trPr>
          <w:trHeight w:val="2101"/>
          <w:jc w:val="center"/>
        </w:trPr>
        <w:tc>
          <w:tcPr>
            <w:tcW w:w="4673" w:type="dxa"/>
          </w:tcPr>
          <w:p w14:paraId="2B992A2E" w14:textId="77777777" w:rsidR="006D1023" w:rsidRDefault="006D1023" w:rsidP="00747A95">
            <w:pPr>
              <w:jc w:val="center"/>
            </w:pPr>
            <w:r>
              <w:t>[N]</w:t>
            </w:r>
          </w:p>
          <w:p w14:paraId="5523A3B9" w14:textId="77777777" w:rsidR="006D1023" w:rsidRDefault="006D1023" w:rsidP="00747A95">
            <w:pPr>
              <w:jc w:val="center"/>
            </w:pPr>
            <w:r w:rsidRPr="006D1023">
              <w:t>Bicapped trigonal prismatic</w:t>
            </w:r>
            <w:r>
              <w:t xml:space="preserve">, from </w:t>
            </w:r>
            <w:hyperlink r:id="rId49" w:history="1">
              <w:proofErr w:type="spellStart"/>
              <w:r w:rsidRPr="006D1023">
                <w:rPr>
                  <w:rStyle w:val="Hyperlink"/>
                </w:rPr>
                <w:t>biaugmented</w:t>
              </w:r>
              <w:proofErr w:type="spellEnd"/>
              <w:r w:rsidRPr="006D1023">
                <w:rPr>
                  <w:rStyle w:val="Hyperlink"/>
                </w:rPr>
                <w:t xml:space="preserve"> triangular prism</w:t>
              </w:r>
            </w:hyperlink>
            <w:r>
              <w:t xml:space="preserve"> (Johnson solid J50)</w:t>
            </w:r>
          </w:p>
          <w:p w14:paraId="5C3CBA43" w14:textId="77777777" w:rsidR="006D1023" w:rsidRDefault="006D1023" w:rsidP="00747A95">
            <w:pPr>
              <w:jc w:val="center"/>
            </w:pPr>
            <w:hyperlink r:id="rId50" w:history="1">
              <w:r w:rsidRPr="006D1023">
                <w:rPr>
                  <w:rStyle w:val="Hyperlink"/>
                </w:rPr>
                <w:t>Ideal</w:t>
              </w:r>
            </w:hyperlink>
            <w:r>
              <w:t>:</w:t>
            </w:r>
          </w:p>
          <w:p w14:paraId="4A70ECE0" w14:textId="77777777" w:rsidR="006D1023" w:rsidRPr="006D1023" w:rsidRDefault="006D1023" w:rsidP="00747A95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C≡0;edge=2</m:t>
                </m:r>
              </m:oMath>
            </m:oMathPara>
          </w:p>
          <w:p w14:paraId="44124E1B" w14:textId="11AD4DCB" w:rsidR="006D1023" w:rsidRDefault="006D1023" w:rsidP="00747A95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±1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e>
                          </m:rad>
                        </m:den>
                      </m:f>
                      <m: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±1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7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√3</m:t>
                          </m:r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</w:rPr>
                        <m:t>±1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7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±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</w:rPr>
                            <m:t>1+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6</m:t>
                              </m:r>
                            </m:e>
                          </m:rad>
                        </m:num>
                        <m:den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den>
                      </m:f>
                    </m:e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</w:rPr>
                            <m:t>1+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6</m:t>
                              </m:r>
                            </m:e>
                          </m:rad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e>
                          </m:rad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eastAsia="Cambria Math" w:hAnsi="Cambria Math" w:cs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(1+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eastAsia="Cambria Math" w:hAnsi="Cambria Math" w:cs="Cambria Math"/>
                                    </w:rPr>
                                  </m:ctrlPr>
                                </m:radPr>
                                <m:deg/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</w:rPr>
                                    <m:t>6</m:t>
                                  </m:r>
                                </m:e>
                              </m:rad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)</m:t>
                              </m:r>
                            </m:e>
                            <m:sup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den>
                      </m:f>
                    </m:e>
                  </m:mr>
                </m:m>
              </m:oMath>
            </m:oMathPara>
          </w:p>
        </w:tc>
        <w:tc>
          <w:tcPr>
            <w:tcW w:w="4678" w:type="dxa"/>
          </w:tcPr>
          <w:p w14:paraId="0F8526B6" w14:textId="77777777" w:rsidR="006D1023" w:rsidRDefault="00A2204A" w:rsidP="00747A95">
            <w:pPr>
              <w:jc w:val="center"/>
              <w:rPr>
                <w:noProof/>
              </w:rPr>
            </w:pPr>
            <w:r>
              <w:rPr>
                <w:noProof/>
              </w:rPr>
              <w:t>[O]</w:t>
            </w:r>
          </w:p>
          <w:p w14:paraId="7C0022E7" w14:textId="77777777" w:rsidR="00A2204A" w:rsidRDefault="00A2204A" w:rsidP="00747A95">
            <w:pPr>
              <w:jc w:val="center"/>
              <w:rPr>
                <w:noProof/>
              </w:rPr>
            </w:pPr>
            <w:r w:rsidRPr="00A2204A">
              <w:rPr>
                <w:noProof/>
              </w:rPr>
              <w:t>Tricapped trigonal prismatic</w:t>
            </w:r>
            <w:r>
              <w:rPr>
                <w:noProof/>
              </w:rPr>
              <w:t xml:space="preserve">, from </w:t>
            </w:r>
            <w:hyperlink r:id="rId51" w:history="1">
              <w:r w:rsidRPr="00A2204A">
                <w:rPr>
                  <w:rStyle w:val="Hyperlink"/>
                  <w:noProof/>
                </w:rPr>
                <w:t>triaugmented triangular prism</w:t>
              </w:r>
            </w:hyperlink>
            <w:r w:rsidRPr="00A2204A">
              <w:rPr>
                <w:noProof/>
              </w:rPr>
              <w:t xml:space="preserve"> (</w:t>
            </w:r>
            <w:r>
              <w:rPr>
                <w:noProof/>
              </w:rPr>
              <w:t>Johsnon solid J51)</w:t>
            </w:r>
          </w:p>
          <w:p w14:paraId="748AC5DD" w14:textId="77777777" w:rsidR="00A2204A" w:rsidRDefault="00A2204A" w:rsidP="00747A95">
            <w:pPr>
              <w:jc w:val="center"/>
              <w:rPr>
                <w:noProof/>
              </w:rPr>
            </w:pPr>
            <w:hyperlink r:id="rId52" w:history="1">
              <w:r w:rsidRPr="00A2204A">
                <w:rPr>
                  <w:rStyle w:val="Hyperlink"/>
                  <w:noProof/>
                </w:rPr>
                <w:t>Ideal</w:t>
              </w:r>
            </w:hyperlink>
            <w:r>
              <w:rPr>
                <w:noProof/>
              </w:rPr>
              <w:t>:</w:t>
            </w:r>
          </w:p>
          <w:p w14:paraId="0AD5AD9E" w14:textId="77777777" w:rsidR="00A2204A" w:rsidRPr="006D1023" w:rsidRDefault="00A2204A" w:rsidP="00A2204A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C≡0;edge=2</m:t>
                </m:r>
              </m:oMath>
            </m:oMathPara>
          </w:p>
          <w:p w14:paraId="0D4B3A87" w14:textId="000A907B" w:rsidR="00A2204A" w:rsidRDefault="00A2204A" w:rsidP="00747A95">
            <w:pPr>
              <w:jc w:val="center"/>
              <w:rPr>
                <w:noProof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±1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e>
                          </m:rad>
                        </m:den>
                      </m:f>
                      <m:r>
                        <w:rPr>
                          <w:rFonts w:ascii="Cambria Math" w:hAnsi="Cambria Math"/>
                        </w:rPr>
                        <m:t xml:space="preserve"> 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±1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7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√3</m:t>
                          </m:r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</w:rPr>
                        <m:t>±1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7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±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</w:rPr>
                            <m:t>1+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6</m:t>
                              </m:r>
                            </m:e>
                          </m:rad>
                        </m:num>
                        <m:den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den>
                      </m:f>
                    </m:e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</w:rPr>
                            <m:t>1+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6</m:t>
                              </m:r>
                            </m:e>
                          </m:rad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e>
                          </m:rad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eastAsia="Cambria Math" w:hAnsi="Cambria Math" w:cs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(1+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eastAsia="Cambria Math" w:hAnsi="Cambria Math" w:cs="Cambria Math"/>
                                    </w:rPr>
                                  </m:ctrlPr>
                                </m:radPr>
                                <m:deg/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</w:rPr>
                                    <m:t>6</m:t>
                                  </m:r>
                                </m:e>
                              </m:rad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)</m:t>
                              </m:r>
                            </m:e>
                            <m:sup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mbria Math" w:hAnsi="Cambria Math" w:cs="Cambria Math"/>
                            </w:rPr>
                            <m:t>1+</m:t>
                          </m:r>
                          <m:rad>
                            <m:radPr>
                              <m:degHide m:val="1"/>
                              <m:ctrlPr>
                                <w:rPr>
                                  <w:rFonts w:ascii="Cambria Math" w:eastAsia="Cambria Math" w:hAnsi="Cambria Math" w:cs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6</m:t>
                              </m:r>
                            </m:e>
                          </m:rad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e>
                          </m:rad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d=</m:t>
                      </m:r>
                      <m:f>
                        <m:f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eastAsia="Cambria Math" w:hAnsi="Cambria Math" w:cs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(1+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eastAsia="Cambria Math" w:hAnsi="Cambria Math" w:cs="Cambria Math"/>
                                    </w:rPr>
                                  </m:ctrlPr>
                                </m:radPr>
                                <m:deg/>
                                <m:e>
                                  <m:r>
                                    <w:rPr>
                                      <w:rFonts w:ascii="Cambria Math" w:eastAsia="Cambria Math" w:hAnsi="Cambria Math" w:cs="Cambria Math"/>
                                    </w:rPr>
                                    <m:t>6</m:t>
                                  </m:r>
                                </m:e>
                              </m:rad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)</m:t>
                              </m:r>
                            </m:e>
                            <m:sup>
                              <m:r>
                                <w:rPr>
                                  <w:rFonts w:ascii="Cambria Math" w:eastAsia="Cambria Math" w:hAnsi="Cambria Math" w:cs="Cambria Math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den>
                      </m:f>
                    </m:e>
                  </m:mr>
                </m:m>
              </m:oMath>
            </m:oMathPara>
          </w:p>
        </w:tc>
        <w:tc>
          <w:tcPr>
            <w:tcW w:w="3828" w:type="dxa"/>
          </w:tcPr>
          <w:p w14:paraId="7157473C" w14:textId="77777777" w:rsidR="006D1023" w:rsidRDefault="00E33AC8" w:rsidP="00747A95">
            <w:pPr>
              <w:jc w:val="center"/>
              <w:rPr>
                <w:noProof/>
              </w:rPr>
            </w:pPr>
            <w:r>
              <w:rPr>
                <w:noProof/>
              </w:rPr>
              <w:t>[P]</w:t>
            </w:r>
          </w:p>
          <w:p w14:paraId="3ACC2D9F" w14:textId="77777777" w:rsidR="00E33AC8" w:rsidRDefault="00E33AC8" w:rsidP="00747A95">
            <w:pPr>
              <w:jc w:val="center"/>
              <w:rPr>
                <w:noProof/>
              </w:rPr>
            </w:pPr>
            <w:r w:rsidRPr="00E33AC8">
              <w:rPr>
                <w:noProof/>
              </w:rPr>
              <w:t>Capped square antiprismatic</w:t>
            </w:r>
            <w:r>
              <w:rPr>
                <w:noProof/>
              </w:rPr>
              <w:t xml:space="preserve">, from </w:t>
            </w:r>
            <w:hyperlink r:id="rId53" w:history="1">
              <w:r w:rsidRPr="00E33AC8">
                <w:rPr>
                  <w:rStyle w:val="Hyperlink"/>
                  <w:noProof/>
                </w:rPr>
                <w:t>gyroelongated square pyramid</w:t>
              </w:r>
            </w:hyperlink>
            <w:r>
              <w:rPr>
                <w:noProof/>
              </w:rPr>
              <w:t xml:space="preserve"> (Johnson solid J10)</w:t>
            </w:r>
          </w:p>
          <w:p w14:paraId="50CA42DA" w14:textId="77777777" w:rsidR="00E33AC8" w:rsidRDefault="00E33AC8" w:rsidP="00747A95">
            <w:pPr>
              <w:jc w:val="center"/>
              <w:rPr>
                <w:noProof/>
              </w:rPr>
            </w:pPr>
            <w:hyperlink r:id="rId54" w:history="1">
              <w:r w:rsidRPr="00E33AC8">
                <w:rPr>
                  <w:rStyle w:val="Hyperlink"/>
                  <w:noProof/>
                </w:rPr>
                <w:t>Ideal</w:t>
              </w:r>
            </w:hyperlink>
            <w:r>
              <w:rPr>
                <w:noProof/>
              </w:rPr>
              <w:t>:</w:t>
            </w:r>
          </w:p>
          <w:p w14:paraId="3E1C3414" w14:textId="77777777" w:rsidR="00E33AC8" w:rsidRPr="006D1023" w:rsidRDefault="00E33AC8" w:rsidP="00E33AC8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C≡0;edge=2</m:t>
                </m:r>
              </m:oMath>
            </m:oMathPara>
          </w:p>
          <w:p w14:paraId="1A1102EB" w14:textId="4947AA3A" w:rsidR="00E33AC8" w:rsidRDefault="00F449B4" w:rsidP="00747A95">
            <w:pPr>
              <w:jc w:val="center"/>
              <w:rPr>
                <w:noProof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  <w:noProof/>
                        </w:rPr>
                        <m:t>0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0</m:t>
                      </m:r>
                    </m:e>
                    <m:e>
                      <m:rad>
                        <m:radPr>
                          <m:degHide m:val="1"/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2</m:t>
                          </m:r>
                        </m:e>
                      </m:rad>
                      <m:r>
                        <w:rPr>
                          <w:rFonts w:ascii="Cambria Math" w:hAnsi="Cambria Math"/>
                          <w:noProof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ctrlPr>
                                <w:rPr>
                                  <w:rFonts w:ascii="Cambria Math" w:hAnsi="Cambria Math"/>
                                  <w:i/>
                                  <w:noProof/>
                                </w:rPr>
                              </m:ctrlPr>
                            </m:radPr>
                            <m:deg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4</m:t>
                              </m:r>
                            </m:deg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2</m:t>
                              </m:r>
                            </m:e>
                          </m:rad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d=</m:t>
                      </m:r>
                      <m:r>
                        <w:rPr>
                          <w:rFonts w:ascii="Cambria Math" w:hAnsi="Cambria Math"/>
                          <w:noProof/>
                        </w:rPr>
                        <m:t>2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noProof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2</m:t>
                              </m:r>
                            </m:e>
                          </m:rad>
                        </m:den>
                      </m:f>
                      <m:r>
                        <w:rPr>
                          <w:rFonts w:ascii="Cambria Math" w:hAnsi="Cambria Math"/>
                          <w:noProof/>
                        </w:rPr>
                        <m:t>+2</m:t>
                      </m:r>
                      <m:rad>
                        <m:rad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radPr>
                        <m:deg>
                          <m:r>
                            <w:rPr>
                              <w:rFonts w:ascii="Cambria Math" w:hAnsi="Cambria Math"/>
                              <w:noProof/>
                            </w:rPr>
                            <m:t>4</m:t>
                          </m:r>
                        </m:deg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2</m:t>
                          </m:r>
                        </m:e>
                      </m:rad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0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±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2</m:t>
                          </m:r>
                        </m:e>
                      </m:rad>
                    </m:e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ctrlPr>
                                <w:rPr>
                                  <w:rFonts w:ascii="Cambria Math" w:hAnsi="Cambria Math"/>
                                  <w:i/>
                                  <w:noProof/>
                                </w:rPr>
                              </m:ctrlPr>
                            </m:radPr>
                            <m:deg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4</m:t>
                              </m:r>
                            </m:deg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2</m:t>
                              </m:r>
                            </m:e>
                          </m:rad>
                        </m:den>
                      </m:f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d=2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noProof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2</m:t>
                              </m:r>
                            </m:e>
                          </m:rad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hAnsi="Cambria Math"/>
                          <w:noProof/>
                        </w:rPr>
                        <m:t>±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hAnsi="Cambria Math"/>
                              <w:noProof/>
                            </w:rPr>
                            <m:t>2</m:t>
                          </m:r>
                        </m:e>
                      </m:rad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ctrlPr>
                                <w:rPr>
                                  <w:rFonts w:ascii="Cambria Math" w:hAnsi="Cambria Math"/>
                                  <w:i/>
                                  <w:noProof/>
                                </w:rPr>
                              </m:ctrlPr>
                            </m:radPr>
                            <m:deg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4</m:t>
                              </m:r>
                            </m:deg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2</m:t>
                              </m:r>
                            </m:e>
                          </m:rad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d=2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noProof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2</m:t>
                              </m:r>
                            </m:e>
                          </m:rad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</m:mr>
                  <m:mr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±1</m:t>
                      </m:r>
                    </m:e>
                    <m:e>
                      <m:r>
                        <w:rPr>
                          <w:rFonts w:ascii="Cambria Math" w:eastAsia="Cambria Math" w:hAnsi="Cambria Math" w:cs="Cambria Math"/>
                          <w:noProof/>
                        </w:rPr>
                        <m:t>±1</m:t>
                      </m: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ctrlPr>
                                <w:rPr>
                                  <w:rFonts w:ascii="Cambria Math" w:hAnsi="Cambria Math"/>
                                  <w:i/>
                                  <w:noProof/>
                                </w:rPr>
                              </m:ctrlPr>
                            </m:radPr>
                            <m:deg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4</m:t>
                              </m:r>
                            </m:deg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2</m:t>
                              </m:r>
                            </m:e>
                          </m:rad>
                        </m:den>
                      </m:f>
                      <m:ctrlPr>
                        <w:rPr>
                          <w:rFonts w:ascii="Cambria Math" w:eastAsia="Cambria Math" w:hAnsi="Cambria Math" w:cs="Cambria Math"/>
                          <w:i/>
                          <w:noProof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  <w:noProof/>
                        </w:rPr>
                        <m:t>d=2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noProof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noProof/>
                            </w:rPr>
                            <m:t>1</m:t>
                          </m:r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noProof/>
                                </w:rPr>
                              </m:ctrlPr>
                            </m:radPr>
                            <m:deg/>
                            <m:e>
                              <m:r>
                                <w:rPr>
                                  <w:rFonts w:ascii="Cambria Math" w:hAnsi="Cambria Math"/>
                                  <w:noProof/>
                                </w:rPr>
                                <m:t>2</m:t>
                              </m:r>
                            </m:e>
                          </m:rad>
                        </m:den>
                      </m:f>
                    </m:e>
                  </m:mr>
                </m:m>
              </m:oMath>
            </m:oMathPara>
          </w:p>
        </w:tc>
      </w:tr>
    </w:tbl>
    <w:p w14:paraId="006BF6ED" w14:textId="77777777" w:rsidR="0075217A" w:rsidRDefault="0075217A" w:rsidP="00A07AF4"/>
    <w:sectPr w:rsidR="0075217A" w:rsidSect="000B5EC5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0FB1821" w14:textId="77777777" w:rsidR="002615A7" w:rsidRDefault="002615A7" w:rsidP="00243080">
      <w:pPr>
        <w:spacing w:after="0" w:line="240" w:lineRule="auto"/>
      </w:pPr>
      <w:r>
        <w:separator/>
      </w:r>
    </w:p>
  </w:endnote>
  <w:endnote w:type="continuationSeparator" w:id="0">
    <w:p w14:paraId="06FE7B83" w14:textId="77777777" w:rsidR="002615A7" w:rsidRDefault="002615A7" w:rsidP="002430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B94926B" w14:textId="77777777" w:rsidR="002615A7" w:rsidRDefault="002615A7" w:rsidP="00243080">
      <w:pPr>
        <w:spacing w:after="0" w:line="240" w:lineRule="auto"/>
      </w:pPr>
      <w:r>
        <w:separator/>
      </w:r>
    </w:p>
  </w:footnote>
  <w:footnote w:type="continuationSeparator" w:id="0">
    <w:p w14:paraId="345ACB83" w14:textId="77777777" w:rsidR="002615A7" w:rsidRDefault="002615A7" w:rsidP="002430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48729B4"/>
    <w:multiLevelType w:val="multilevel"/>
    <w:tmpl w:val="331E82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52F65F8"/>
    <w:multiLevelType w:val="hybridMultilevel"/>
    <w:tmpl w:val="C2224CE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CF06A99"/>
    <w:multiLevelType w:val="multilevel"/>
    <w:tmpl w:val="7436A3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0753753"/>
    <w:multiLevelType w:val="multilevel"/>
    <w:tmpl w:val="46D617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3FF6AF6"/>
    <w:multiLevelType w:val="multilevel"/>
    <w:tmpl w:val="754428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67DD4980"/>
    <w:multiLevelType w:val="multilevel"/>
    <w:tmpl w:val="EA06AF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78CF7CCC"/>
    <w:multiLevelType w:val="hybridMultilevel"/>
    <w:tmpl w:val="887C8DC2"/>
    <w:lvl w:ilvl="0" w:tplc="88521E02">
      <w:start w:val="1"/>
      <w:numFmt w:val="lowerLetter"/>
      <w:lvlText w:val="%1-"/>
      <w:lvlJc w:val="left"/>
      <w:pPr>
        <w:ind w:left="720" w:hanging="360"/>
      </w:pPr>
      <w:rPr>
        <w:rFonts w:asciiTheme="minorHAnsi" w:eastAsiaTheme="minorHAnsi" w:hAnsiTheme="minorHAnsi" w:cstheme="minorBidi"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0"/>
  </w:num>
  <w:num w:numId="3">
    <w:abstractNumId w:val="4"/>
  </w:num>
  <w:num w:numId="4">
    <w:abstractNumId w:val="3"/>
  </w:num>
  <w:num w:numId="5">
    <w:abstractNumId w:val="1"/>
  </w:num>
  <w:num w:numId="6">
    <w:abstractNumId w:val="6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jA3MDQ1NrW0NDU3NDRT0lEKTi0uzszPAymwqAUAP2nXdSwAAAA="/>
    <w:docVar w:name="EN.InstantFormat" w:val="&lt;ENInstantFormat&gt;&lt;Enabled&gt;1&lt;/Enabled&gt;&lt;ScanUnformatted&gt;0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wr0sa5iwsaszeftwnvwaxodr2z05t9pesv&quot;&gt;general2-Converted&lt;record-ids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E43B5D"/>
    <w:rsid w:val="00073B6E"/>
    <w:rsid w:val="00087E15"/>
    <w:rsid w:val="000B5EC5"/>
    <w:rsid w:val="000F5CAE"/>
    <w:rsid w:val="0010471C"/>
    <w:rsid w:val="001434F3"/>
    <w:rsid w:val="001640C5"/>
    <w:rsid w:val="001A46AA"/>
    <w:rsid w:val="001D590A"/>
    <w:rsid w:val="00210AD4"/>
    <w:rsid w:val="00215EE7"/>
    <w:rsid w:val="0021648E"/>
    <w:rsid w:val="00243080"/>
    <w:rsid w:val="002615A7"/>
    <w:rsid w:val="002E4ECD"/>
    <w:rsid w:val="003142B2"/>
    <w:rsid w:val="00321D8F"/>
    <w:rsid w:val="0034167E"/>
    <w:rsid w:val="00352CE0"/>
    <w:rsid w:val="0036466D"/>
    <w:rsid w:val="00372D96"/>
    <w:rsid w:val="003F2BDB"/>
    <w:rsid w:val="00413DC8"/>
    <w:rsid w:val="00432B4C"/>
    <w:rsid w:val="0045635F"/>
    <w:rsid w:val="00457E05"/>
    <w:rsid w:val="00463E50"/>
    <w:rsid w:val="00474FA9"/>
    <w:rsid w:val="00475BCF"/>
    <w:rsid w:val="004B232C"/>
    <w:rsid w:val="004B61C0"/>
    <w:rsid w:val="004E5D90"/>
    <w:rsid w:val="00511063"/>
    <w:rsid w:val="00530094"/>
    <w:rsid w:val="00550426"/>
    <w:rsid w:val="00566A6C"/>
    <w:rsid w:val="00572A34"/>
    <w:rsid w:val="005A351D"/>
    <w:rsid w:val="005A55C9"/>
    <w:rsid w:val="00603147"/>
    <w:rsid w:val="0060571C"/>
    <w:rsid w:val="00634845"/>
    <w:rsid w:val="00641DE2"/>
    <w:rsid w:val="006B1718"/>
    <w:rsid w:val="006B1D91"/>
    <w:rsid w:val="006D1023"/>
    <w:rsid w:val="00700E25"/>
    <w:rsid w:val="00714177"/>
    <w:rsid w:val="007146A5"/>
    <w:rsid w:val="00747A95"/>
    <w:rsid w:val="0075217A"/>
    <w:rsid w:val="00784D4B"/>
    <w:rsid w:val="007A014B"/>
    <w:rsid w:val="007F521A"/>
    <w:rsid w:val="00802E1A"/>
    <w:rsid w:val="008139D6"/>
    <w:rsid w:val="00843F4A"/>
    <w:rsid w:val="00854B64"/>
    <w:rsid w:val="00887C05"/>
    <w:rsid w:val="008D3F30"/>
    <w:rsid w:val="008E7074"/>
    <w:rsid w:val="008F3932"/>
    <w:rsid w:val="0091617A"/>
    <w:rsid w:val="0094196E"/>
    <w:rsid w:val="009D57E7"/>
    <w:rsid w:val="009E7C34"/>
    <w:rsid w:val="00A07AF4"/>
    <w:rsid w:val="00A210BF"/>
    <w:rsid w:val="00A2204A"/>
    <w:rsid w:val="00A81C8D"/>
    <w:rsid w:val="00A82EAD"/>
    <w:rsid w:val="00AA20D3"/>
    <w:rsid w:val="00AB11C4"/>
    <w:rsid w:val="00AC3621"/>
    <w:rsid w:val="00AF0916"/>
    <w:rsid w:val="00AF3DC6"/>
    <w:rsid w:val="00B37D5F"/>
    <w:rsid w:val="00B435B1"/>
    <w:rsid w:val="00B47B35"/>
    <w:rsid w:val="00BB5C19"/>
    <w:rsid w:val="00BD1581"/>
    <w:rsid w:val="00C15B42"/>
    <w:rsid w:val="00C23238"/>
    <w:rsid w:val="00C243FC"/>
    <w:rsid w:val="00C32BF9"/>
    <w:rsid w:val="00C4086A"/>
    <w:rsid w:val="00C50FCE"/>
    <w:rsid w:val="00C635EA"/>
    <w:rsid w:val="00C70CBA"/>
    <w:rsid w:val="00C7301D"/>
    <w:rsid w:val="00C76963"/>
    <w:rsid w:val="00C87844"/>
    <w:rsid w:val="00CB3526"/>
    <w:rsid w:val="00CC68F6"/>
    <w:rsid w:val="00CF7D8B"/>
    <w:rsid w:val="00D25C99"/>
    <w:rsid w:val="00D720AD"/>
    <w:rsid w:val="00DD24DC"/>
    <w:rsid w:val="00E1295B"/>
    <w:rsid w:val="00E33AC8"/>
    <w:rsid w:val="00E43B5D"/>
    <w:rsid w:val="00E86E18"/>
    <w:rsid w:val="00EA722C"/>
    <w:rsid w:val="00EB0B47"/>
    <w:rsid w:val="00EB6BDA"/>
    <w:rsid w:val="00EC4445"/>
    <w:rsid w:val="00ED0714"/>
    <w:rsid w:val="00ED1D1E"/>
    <w:rsid w:val="00EF31D8"/>
    <w:rsid w:val="00EF59B3"/>
    <w:rsid w:val="00F11FDB"/>
    <w:rsid w:val="00F16411"/>
    <w:rsid w:val="00F34BC0"/>
    <w:rsid w:val="00F449B4"/>
    <w:rsid w:val="00F45E1C"/>
    <w:rsid w:val="00F94BF9"/>
    <w:rsid w:val="00FA6520"/>
    <w:rsid w:val="00FA6D0B"/>
    <w:rsid w:val="00FB5669"/>
    <w:rsid w:val="00FD7B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01892EE"/>
  <w15:chartTrackingRefBased/>
  <w15:docId w15:val="{0CF6F075-9608-49F1-9F2D-6D9EEA9DC9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34BC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4BC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B171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34BC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4BC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34BC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34BC0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34BC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34BC0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F34BC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34BC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PlaceholderText">
    <w:name w:val="Placeholder Text"/>
    <w:basedOn w:val="DefaultParagraphFont"/>
    <w:uiPriority w:val="99"/>
    <w:semiHidden/>
    <w:rsid w:val="00F34BC0"/>
    <w:rPr>
      <w:color w:val="808080"/>
    </w:rPr>
  </w:style>
  <w:style w:type="table" w:styleId="TableGrid">
    <w:name w:val="Table Grid"/>
    <w:basedOn w:val="TableNormal"/>
    <w:uiPriority w:val="39"/>
    <w:rsid w:val="005504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5504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texhtml">
    <w:name w:val="texhtml"/>
    <w:basedOn w:val="DefaultParagraphFont"/>
    <w:rsid w:val="00550426"/>
  </w:style>
  <w:style w:type="paragraph" w:styleId="Header">
    <w:name w:val="header"/>
    <w:basedOn w:val="Normal"/>
    <w:link w:val="Head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3080"/>
  </w:style>
  <w:style w:type="paragraph" w:styleId="Footer">
    <w:name w:val="footer"/>
    <w:basedOn w:val="Normal"/>
    <w:link w:val="Foot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3080"/>
  </w:style>
  <w:style w:type="paragraph" w:styleId="EndnoteText">
    <w:name w:val="endnote text"/>
    <w:basedOn w:val="Normal"/>
    <w:link w:val="EndnoteTextChar"/>
    <w:uiPriority w:val="99"/>
    <w:unhideWhenUsed/>
    <w:rsid w:val="00C15B4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15B4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15B42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6B171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3F2BD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A46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46A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46A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46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46A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46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46AA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75217A"/>
    <w:pPr>
      <w:spacing w:after="0" w:line="240" w:lineRule="auto"/>
    </w:pPr>
  </w:style>
  <w:style w:type="table" w:styleId="PlainTable5">
    <w:name w:val="Plain Table 5"/>
    <w:basedOn w:val="TableNormal"/>
    <w:uiPriority w:val="45"/>
    <w:rsid w:val="003142B2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1Light">
    <w:name w:val="List Table 1 Light"/>
    <w:basedOn w:val="TableNormal"/>
    <w:uiPriority w:val="46"/>
    <w:rsid w:val="003142B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C243F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243F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243F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7524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137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4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17668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49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412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7385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52756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854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58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6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321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86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664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205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9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92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725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79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25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46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02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74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966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47" Type="http://schemas.openxmlformats.org/officeDocument/2006/relationships/hyperlink" Target="https://en.wikipedia.org/wiki/Snub_disphenoid" TargetMode="External"/><Relationship Id="rId50" Type="http://schemas.openxmlformats.org/officeDocument/2006/relationships/hyperlink" Target="http://eusebeia.dyndns.org/4d/J50" TargetMode="External"/><Relationship Id="rId55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hyperlink" Target="https://en.wikipedia.org/wiki/Augmented_triangular_prism" TargetMode="External"/><Relationship Id="rId53" Type="http://schemas.openxmlformats.org/officeDocument/2006/relationships/hyperlink" Target="https://en.wikipedia.org/wiki/Gyroelongated_square_pyramid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image" Target="media/image36.jpeg"/><Relationship Id="rId52" Type="http://schemas.openxmlformats.org/officeDocument/2006/relationships/hyperlink" Target="http://eusebeia.dyndns.org/4d/J51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hyperlink" Target="https://en.wikipedia.org/wiki/Gyroelongated_pyramid" TargetMode="External"/><Relationship Id="rId48" Type="http://schemas.openxmlformats.org/officeDocument/2006/relationships/hyperlink" Target="http://eusebeia.dyndns.org/4d/J84" TargetMode="External"/><Relationship Id="rId56" Type="http://schemas.openxmlformats.org/officeDocument/2006/relationships/theme" Target="theme/theme1.xml"/><Relationship Id="rId8" Type="http://schemas.openxmlformats.org/officeDocument/2006/relationships/image" Target="media/image1.png"/><Relationship Id="rId51" Type="http://schemas.openxmlformats.org/officeDocument/2006/relationships/hyperlink" Target="https://en.wikipedia.org/wiki/Tricapped_trigonal_prismatic_molecular_geometry" TargetMode="Externa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hyperlink" Target="http://eusebeia.dyndns.org/4d/J49" TargetMode="External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hyperlink" Target="http://eusebeia.dyndns.org/4d/J10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hyperlink" Target="https://en.wikipedia.org/wiki/Biaugmented_triangular_pris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78B7B5-A7F3-41B1-B221-9EF6293740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22</TotalTime>
  <Pages>11</Pages>
  <Words>2609</Words>
  <Characters>14872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çalo Justino</dc:creator>
  <cp:keywords/>
  <dc:description/>
  <cp:lastModifiedBy>Gonçalo Justino</cp:lastModifiedBy>
  <cp:revision>25</cp:revision>
  <cp:lastPrinted>2020-03-22T00:41:00Z</cp:lastPrinted>
  <dcterms:created xsi:type="dcterms:W3CDTF">2020-03-22T00:05:00Z</dcterms:created>
  <dcterms:modified xsi:type="dcterms:W3CDTF">2020-03-25T00:51:00Z</dcterms:modified>
</cp:coreProperties>
</file>